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36103801" w:rsidR="00816F3D" w:rsidRPr="00641F3E" w:rsidRDefault="00816F3D" w:rsidP="00816F3D">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w:t>
      </w:r>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6B2D1E7D" w14:textId="68367AAC" w:rsidR="00BE6C0D"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34566" w:history="1">
            <w:r w:rsidR="00BE6C0D" w:rsidRPr="00D715EA">
              <w:rPr>
                <w:rStyle w:val="Hyperlink"/>
                <w:rFonts w:eastAsiaTheme="majorEastAsia"/>
                <w:noProof/>
              </w:rPr>
              <w:t>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One</w:t>
            </w:r>
            <w:r w:rsidR="00BE6C0D">
              <w:rPr>
                <w:noProof/>
                <w:webHidden/>
              </w:rPr>
              <w:tab/>
            </w:r>
            <w:r w:rsidR="00BE6C0D">
              <w:rPr>
                <w:noProof/>
                <w:webHidden/>
              </w:rPr>
              <w:fldChar w:fldCharType="begin"/>
            </w:r>
            <w:r w:rsidR="00BE6C0D">
              <w:rPr>
                <w:noProof/>
                <w:webHidden/>
              </w:rPr>
              <w:instrText xml:space="preserve"> PAGEREF _Toc59134566 \h </w:instrText>
            </w:r>
            <w:r w:rsidR="00BE6C0D">
              <w:rPr>
                <w:noProof/>
                <w:webHidden/>
              </w:rPr>
            </w:r>
            <w:r w:rsidR="00BE6C0D">
              <w:rPr>
                <w:noProof/>
                <w:webHidden/>
              </w:rPr>
              <w:fldChar w:fldCharType="separate"/>
            </w:r>
            <w:r w:rsidR="00BE6C0D">
              <w:rPr>
                <w:noProof/>
                <w:webHidden/>
              </w:rPr>
              <w:t>1</w:t>
            </w:r>
            <w:r w:rsidR="00BE6C0D">
              <w:rPr>
                <w:noProof/>
                <w:webHidden/>
              </w:rPr>
              <w:fldChar w:fldCharType="end"/>
            </w:r>
          </w:hyperlink>
        </w:p>
        <w:p w14:paraId="3CF7951A" w14:textId="3D18BB0E"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7" w:history="1">
            <w:r w:rsidR="00BE6C0D" w:rsidRPr="00D715EA">
              <w:rPr>
                <w:rStyle w:val="Hyperlink"/>
                <w:rFonts w:eastAsiaTheme="majorEastAsia"/>
                <w:noProof/>
                <w:lang w:val="en-US"/>
              </w:rPr>
              <w:t>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troduction</w:t>
            </w:r>
            <w:r w:rsidR="00BE6C0D">
              <w:rPr>
                <w:noProof/>
                <w:webHidden/>
              </w:rPr>
              <w:tab/>
            </w:r>
            <w:r w:rsidR="00BE6C0D">
              <w:rPr>
                <w:noProof/>
                <w:webHidden/>
              </w:rPr>
              <w:fldChar w:fldCharType="begin"/>
            </w:r>
            <w:r w:rsidR="00BE6C0D">
              <w:rPr>
                <w:noProof/>
                <w:webHidden/>
              </w:rPr>
              <w:instrText xml:space="preserve"> PAGEREF _Toc59134567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11FCB4F" w14:textId="1290E440"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8" w:history="1">
            <w:r w:rsidR="00BE6C0D" w:rsidRPr="00D715EA">
              <w:rPr>
                <w:rStyle w:val="Hyperlink"/>
                <w:rFonts w:eastAsiaTheme="majorEastAsia"/>
                <w:noProof/>
                <w:lang w:val="en-US"/>
              </w:rPr>
              <w:t>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Problem</w:t>
            </w:r>
            <w:r w:rsidR="00BE6C0D">
              <w:rPr>
                <w:noProof/>
                <w:webHidden/>
              </w:rPr>
              <w:tab/>
            </w:r>
            <w:r w:rsidR="00BE6C0D">
              <w:rPr>
                <w:noProof/>
                <w:webHidden/>
              </w:rPr>
              <w:fldChar w:fldCharType="begin"/>
            </w:r>
            <w:r w:rsidR="00BE6C0D">
              <w:rPr>
                <w:noProof/>
                <w:webHidden/>
              </w:rPr>
              <w:instrText xml:space="preserve"> PAGEREF _Toc59134568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BC74667" w14:textId="2163904C"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9" w:history="1">
            <w:r w:rsidR="00BE6C0D" w:rsidRPr="00D715EA">
              <w:rPr>
                <w:rStyle w:val="Hyperlink"/>
                <w:rFonts w:eastAsiaTheme="majorEastAsia"/>
                <w:noProof/>
                <w:lang w:val="en-US"/>
              </w:rPr>
              <w:t>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Questions</w:t>
            </w:r>
            <w:r w:rsidR="00BE6C0D">
              <w:rPr>
                <w:noProof/>
                <w:webHidden/>
              </w:rPr>
              <w:tab/>
            </w:r>
            <w:r w:rsidR="00BE6C0D">
              <w:rPr>
                <w:noProof/>
                <w:webHidden/>
              </w:rPr>
              <w:fldChar w:fldCharType="begin"/>
            </w:r>
            <w:r w:rsidR="00BE6C0D">
              <w:rPr>
                <w:noProof/>
                <w:webHidden/>
              </w:rPr>
              <w:instrText xml:space="preserve"> PAGEREF _Toc59134569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6E4B9CE" w14:textId="0ADDA36B"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0" w:history="1">
            <w:r w:rsidR="00BE6C0D" w:rsidRPr="00D715EA">
              <w:rPr>
                <w:rStyle w:val="Hyperlink"/>
                <w:rFonts w:eastAsiaTheme="majorEastAsia"/>
                <w:noProof/>
                <w:lang w:val="en-US"/>
              </w:rPr>
              <w:t>1.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Objectives</w:t>
            </w:r>
            <w:r w:rsidR="00BE6C0D">
              <w:rPr>
                <w:noProof/>
                <w:webHidden/>
              </w:rPr>
              <w:tab/>
            </w:r>
            <w:r w:rsidR="00BE6C0D">
              <w:rPr>
                <w:noProof/>
                <w:webHidden/>
              </w:rPr>
              <w:fldChar w:fldCharType="begin"/>
            </w:r>
            <w:r w:rsidR="00BE6C0D">
              <w:rPr>
                <w:noProof/>
                <w:webHidden/>
              </w:rPr>
              <w:instrText xml:space="preserve"> PAGEREF _Toc59134570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FB8F7B6" w14:textId="6B4F0F34"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1" w:history="1">
            <w:r w:rsidR="00BE6C0D" w:rsidRPr="00D715EA">
              <w:rPr>
                <w:rStyle w:val="Hyperlink"/>
                <w:rFonts w:eastAsiaTheme="majorEastAsia"/>
                <w:noProof/>
                <w:lang w:val="en-US"/>
              </w:rPr>
              <w:t>1.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ignificance</w:t>
            </w:r>
            <w:r w:rsidR="00BE6C0D">
              <w:rPr>
                <w:noProof/>
                <w:webHidden/>
              </w:rPr>
              <w:tab/>
            </w:r>
            <w:r w:rsidR="00BE6C0D">
              <w:rPr>
                <w:noProof/>
                <w:webHidden/>
              </w:rPr>
              <w:fldChar w:fldCharType="begin"/>
            </w:r>
            <w:r w:rsidR="00BE6C0D">
              <w:rPr>
                <w:noProof/>
                <w:webHidden/>
              </w:rPr>
              <w:instrText xml:space="preserve"> PAGEREF _Toc59134571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26040631" w14:textId="7D09DC25"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2" w:history="1">
            <w:r w:rsidR="00BE6C0D" w:rsidRPr="00D715EA">
              <w:rPr>
                <w:rStyle w:val="Hyperlink"/>
                <w:rFonts w:eastAsiaTheme="majorEastAsia"/>
                <w:noProof/>
                <w:lang w:val="en-US"/>
              </w:rPr>
              <w:t>1.6</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etting</w:t>
            </w:r>
            <w:r w:rsidR="00BE6C0D">
              <w:rPr>
                <w:noProof/>
                <w:webHidden/>
              </w:rPr>
              <w:tab/>
            </w:r>
            <w:r w:rsidR="00BE6C0D">
              <w:rPr>
                <w:noProof/>
                <w:webHidden/>
              </w:rPr>
              <w:fldChar w:fldCharType="begin"/>
            </w:r>
            <w:r w:rsidR="00BE6C0D">
              <w:rPr>
                <w:noProof/>
                <w:webHidden/>
              </w:rPr>
              <w:instrText xml:space="preserve"> PAGEREF _Toc59134572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36E500F" w14:textId="730E570F"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3" w:history="1">
            <w:r w:rsidR="00BE6C0D" w:rsidRPr="00D715EA">
              <w:rPr>
                <w:rStyle w:val="Hyperlink"/>
                <w:rFonts w:eastAsiaTheme="majorEastAsia"/>
                <w:noProof/>
                <w:lang w:val="en-US"/>
              </w:rPr>
              <w:t>1.7</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efinition of Terms</w:t>
            </w:r>
            <w:r w:rsidR="00BE6C0D">
              <w:rPr>
                <w:noProof/>
                <w:webHidden/>
              </w:rPr>
              <w:tab/>
            </w:r>
            <w:r w:rsidR="00BE6C0D">
              <w:rPr>
                <w:noProof/>
                <w:webHidden/>
              </w:rPr>
              <w:fldChar w:fldCharType="begin"/>
            </w:r>
            <w:r w:rsidR="00BE6C0D">
              <w:rPr>
                <w:noProof/>
                <w:webHidden/>
              </w:rPr>
              <w:instrText xml:space="preserve"> PAGEREF _Toc59134573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A020327" w14:textId="6429E533" w:rsidR="00BE6C0D" w:rsidRDefault="00D07B8C">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4" w:history="1">
            <w:r w:rsidR="00BE6C0D" w:rsidRPr="00D715EA">
              <w:rPr>
                <w:rStyle w:val="Hyperlink"/>
                <w:rFonts w:eastAsiaTheme="majorEastAsia"/>
                <w:noProof/>
              </w:rPr>
              <w:t>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wo</w:t>
            </w:r>
            <w:r w:rsidR="00BE6C0D">
              <w:rPr>
                <w:noProof/>
                <w:webHidden/>
              </w:rPr>
              <w:tab/>
            </w:r>
            <w:r w:rsidR="00BE6C0D">
              <w:rPr>
                <w:noProof/>
                <w:webHidden/>
              </w:rPr>
              <w:fldChar w:fldCharType="begin"/>
            </w:r>
            <w:r w:rsidR="00BE6C0D">
              <w:rPr>
                <w:noProof/>
                <w:webHidden/>
              </w:rPr>
              <w:instrText xml:space="preserve"> PAGEREF _Toc59134574 \h </w:instrText>
            </w:r>
            <w:r w:rsidR="00BE6C0D">
              <w:rPr>
                <w:noProof/>
                <w:webHidden/>
              </w:rPr>
            </w:r>
            <w:r w:rsidR="00BE6C0D">
              <w:rPr>
                <w:noProof/>
                <w:webHidden/>
              </w:rPr>
              <w:fldChar w:fldCharType="separate"/>
            </w:r>
            <w:r w:rsidR="00BE6C0D">
              <w:rPr>
                <w:noProof/>
                <w:webHidden/>
              </w:rPr>
              <w:t>3</w:t>
            </w:r>
            <w:r w:rsidR="00BE6C0D">
              <w:rPr>
                <w:noProof/>
                <w:webHidden/>
              </w:rPr>
              <w:fldChar w:fldCharType="end"/>
            </w:r>
          </w:hyperlink>
        </w:p>
        <w:p w14:paraId="7A3FAF61" w14:textId="2D7F364B"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5" w:history="1">
            <w:r w:rsidR="00BE6C0D" w:rsidRPr="00D715EA">
              <w:rPr>
                <w:rStyle w:val="Hyperlink"/>
                <w:rFonts w:eastAsiaTheme="majorEastAsia"/>
                <w:noProof/>
                <w:lang w:val="en-US"/>
              </w:rPr>
              <w:t>2.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terature Review</w:t>
            </w:r>
            <w:r w:rsidR="00BE6C0D">
              <w:rPr>
                <w:noProof/>
                <w:webHidden/>
              </w:rPr>
              <w:tab/>
            </w:r>
            <w:r w:rsidR="00BE6C0D">
              <w:rPr>
                <w:noProof/>
                <w:webHidden/>
              </w:rPr>
              <w:fldChar w:fldCharType="begin"/>
            </w:r>
            <w:r w:rsidR="00BE6C0D">
              <w:rPr>
                <w:noProof/>
                <w:webHidden/>
              </w:rPr>
              <w:instrText xml:space="preserve"> PAGEREF _Toc59134575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78380FA0" w14:textId="4B1C44FC"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6" w:history="1">
            <w:r w:rsidR="00BE6C0D" w:rsidRPr="00D715EA">
              <w:rPr>
                <w:rStyle w:val="Hyperlink"/>
                <w:rFonts w:eastAsiaTheme="majorEastAsia"/>
                <w:noProof/>
                <w:lang w:val="en-US"/>
              </w:rPr>
              <w:t>2.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Theoretical Framework</w:t>
            </w:r>
            <w:r w:rsidR="00BE6C0D">
              <w:rPr>
                <w:noProof/>
                <w:webHidden/>
              </w:rPr>
              <w:tab/>
            </w:r>
            <w:r w:rsidR="00BE6C0D">
              <w:rPr>
                <w:noProof/>
                <w:webHidden/>
              </w:rPr>
              <w:fldChar w:fldCharType="begin"/>
            </w:r>
            <w:r w:rsidR="00BE6C0D">
              <w:rPr>
                <w:noProof/>
                <w:webHidden/>
              </w:rPr>
              <w:instrText xml:space="preserve"> PAGEREF _Toc59134576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19BC62D7" w14:textId="1C5B6869"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7" w:history="1">
            <w:r w:rsidR="00BE6C0D" w:rsidRPr="00D715EA">
              <w:rPr>
                <w:rStyle w:val="Hyperlink"/>
                <w:rFonts w:eastAsiaTheme="majorEastAsia"/>
                <w:noProof/>
                <w:lang w:val="en-US"/>
              </w:rPr>
              <w:t>2.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Hypothesis</w:t>
            </w:r>
            <w:r w:rsidR="00BE6C0D">
              <w:rPr>
                <w:noProof/>
                <w:webHidden/>
              </w:rPr>
              <w:tab/>
            </w:r>
            <w:r w:rsidR="00BE6C0D">
              <w:rPr>
                <w:noProof/>
                <w:webHidden/>
              </w:rPr>
              <w:fldChar w:fldCharType="begin"/>
            </w:r>
            <w:r w:rsidR="00BE6C0D">
              <w:rPr>
                <w:noProof/>
                <w:webHidden/>
              </w:rPr>
              <w:instrText xml:space="preserve"> PAGEREF _Toc59134577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6B28935E" w14:textId="74309983" w:rsidR="00BE6C0D" w:rsidRDefault="00D07B8C">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8" w:history="1">
            <w:r w:rsidR="00BE6C0D" w:rsidRPr="00D715EA">
              <w:rPr>
                <w:rStyle w:val="Hyperlink"/>
                <w:rFonts w:eastAsiaTheme="majorEastAsia"/>
                <w:noProof/>
              </w:rPr>
              <w:t>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hree</w:t>
            </w:r>
            <w:r w:rsidR="00BE6C0D">
              <w:rPr>
                <w:noProof/>
                <w:webHidden/>
              </w:rPr>
              <w:tab/>
            </w:r>
            <w:r w:rsidR="00BE6C0D">
              <w:rPr>
                <w:noProof/>
                <w:webHidden/>
              </w:rPr>
              <w:fldChar w:fldCharType="begin"/>
            </w:r>
            <w:r w:rsidR="00BE6C0D">
              <w:rPr>
                <w:noProof/>
                <w:webHidden/>
              </w:rPr>
              <w:instrText xml:space="preserve"> PAGEREF _Toc59134578 \h </w:instrText>
            </w:r>
            <w:r w:rsidR="00BE6C0D">
              <w:rPr>
                <w:noProof/>
                <w:webHidden/>
              </w:rPr>
            </w:r>
            <w:r w:rsidR="00BE6C0D">
              <w:rPr>
                <w:noProof/>
                <w:webHidden/>
              </w:rPr>
              <w:fldChar w:fldCharType="separate"/>
            </w:r>
            <w:r w:rsidR="00BE6C0D">
              <w:rPr>
                <w:noProof/>
                <w:webHidden/>
              </w:rPr>
              <w:t>5</w:t>
            </w:r>
            <w:r w:rsidR="00BE6C0D">
              <w:rPr>
                <w:noProof/>
                <w:webHidden/>
              </w:rPr>
              <w:fldChar w:fldCharType="end"/>
            </w:r>
          </w:hyperlink>
        </w:p>
        <w:p w14:paraId="0EAA5F02" w14:textId="3232999B"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9" w:history="1">
            <w:r w:rsidR="00BE6C0D" w:rsidRPr="00D715EA">
              <w:rPr>
                <w:rStyle w:val="Hyperlink"/>
                <w:rFonts w:eastAsiaTheme="majorEastAsia"/>
                <w:noProof/>
                <w:lang w:val="en-US"/>
              </w:rPr>
              <w:t>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Methodology</w:t>
            </w:r>
            <w:r w:rsidR="00BE6C0D">
              <w:rPr>
                <w:noProof/>
                <w:webHidden/>
              </w:rPr>
              <w:tab/>
            </w:r>
            <w:r w:rsidR="00BE6C0D">
              <w:rPr>
                <w:noProof/>
                <w:webHidden/>
              </w:rPr>
              <w:fldChar w:fldCharType="begin"/>
            </w:r>
            <w:r w:rsidR="00BE6C0D">
              <w:rPr>
                <w:noProof/>
                <w:webHidden/>
              </w:rPr>
              <w:instrText xml:space="preserve"> PAGEREF _Toc59134579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390B8BE5" w14:textId="44BE63D8"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0" w:history="1">
            <w:r w:rsidR="00BE6C0D" w:rsidRPr="00D715EA">
              <w:rPr>
                <w:rStyle w:val="Hyperlink"/>
                <w:rFonts w:eastAsiaTheme="majorEastAsia"/>
                <w:noProof/>
                <w:lang w:val="en-US"/>
              </w:rPr>
              <w:t>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Population</w:t>
            </w:r>
            <w:r w:rsidR="00BE6C0D">
              <w:rPr>
                <w:noProof/>
                <w:webHidden/>
              </w:rPr>
              <w:tab/>
            </w:r>
            <w:r w:rsidR="00BE6C0D">
              <w:rPr>
                <w:noProof/>
                <w:webHidden/>
              </w:rPr>
              <w:fldChar w:fldCharType="begin"/>
            </w:r>
            <w:r w:rsidR="00BE6C0D">
              <w:rPr>
                <w:noProof/>
                <w:webHidden/>
              </w:rPr>
              <w:instrText xml:space="preserve"> PAGEREF _Toc59134580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B02A490" w14:textId="49BC9748"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1" w:history="1">
            <w:r w:rsidR="00BE6C0D" w:rsidRPr="00D715EA">
              <w:rPr>
                <w:rStyle w:val="Hyperlink"/>
                <w:rFonts w:eastAsiaTheme="majorEastAsia"/>
                <w:noProof/>
                <w:lang w:val="en-US"/>
              </w:rPr>
              <w:t>3.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tudy Tools</w:t>
            </w:r>
            <w:r w:rsidR="00BE6C0D">
              <w:rPr>
                <w:noProof/>
                <w:webHidden/>
              </w:rPr>
              <w:tab/>
            </w:r>
            <w:r w:rsidR="00BE6C0D">
              <w:rPr>
                <w:noProof/>
                <w:webHidden/>
              </w:rPr>
              <w:fldChar w:fldCharType="begin"/>
            </w:r>
            <w:r w:rsidR="00BE6C0D">
              <w:rPr>
                <w:noProof/>
                <w:webHidden/>
              </w:rPr>
              <w:instrText xml:space="preserve"> PAGEREF _Toc59134581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7F6FF004" w14:textId="06D7BE84" w:rsidR="00BE6C0D" w:rsidRDefault="00D07B8C">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2" w:history="1">
            <w:r w:rsidR="00BE6C0D" w:rsidRPr="00D715EA">
              <w:rPr>
                <w:rStyle w:val="Hyperlink"/>
                <w:rFonts w:eastAsiaTheme="majorEastAsia"/>
                <w:noProof/>
                <w:lang w:val="en-US"/>
              </w:rPr>
              <w:t>3.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and Variable Extraction</w:t>
            </w:r>
            <w:r w:rsidR="00BE6C0D">
              <w:rPr>
                <w:noProof/>
                <w:webHidden/>
              </w:rPr>
              <w:tab/>
            </w:r>
            <w:r w:rsidR="00BE6C0D">
              <w:rPr>
                <w:noProof/>
                <w:webHidden/>
              </w:rPr>
              <w:fldChar w:fldCharType="begin"/>
            </w:r>
            <w:r w:rsidR="00BE6C0D">
              <w:rPr>
                <w:noProof/>
                <w:webHidden/>
              </w:rPr>
              <w:instrText xml:space="preserve"> PAGEREF _Toc59134582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457C324" w14:textId="0A10F2B7" w:rsidR="00BE6C0D" w:rsidRDefault="00D07B8C">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3" w:history="1">
            <w:r w:rsidR="00BE6C0D" w:rsidRPr="00D715EA">
              <w:rPr>
                <w:rStyle w:val="Hyperlink"/>
                <w:rFonts w:eastAsiaTheme="majorEastAsia"/>
                <w:noProof/>
                <w:lang w:val="en-US"/>
              </w:rPr>
              <w:t>3.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Other Study Tools</w:t>
            </w:r>
            <w:r w:rsidR="00BE6C0D">
              <w:rPr>
                <w:noProof/>
                <w:webHidden/>
              </w:rPr>
              <w:tab/>
            </w:r>
            <w:r w:rsidR="00BE6C0D">
              <w:rPr>
                <w:noProof/>
                <w:webHidden/>
              </w:rPr>
              <w:fldChar w:fldCharType="begin"/>
            </w:r>
            <w:r w:rsidR="00BE6C0D">
              <w:rPr>
                <w:noProof/>
                <w:webHidden/>
              </w:rPr>
              <w:instrText xml:space="preserve"> PAGEREF _Toc59134583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35E5EEF5" w14:textId="1E3B918C"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4" w:history="1">
            <w:r w:rsidR="00BE6C0D" w:rsidRPr="00D715EA">
              <w:rPr>
                <w:rStyle w:val="Hyperlink"/>
                <w:rFonts w:eastAsiaTheme="majorEastAsia"/>
                <w:noProof/>
                <w:lang w:val="en-US"/>
              </w:rPr>
              <w:t>3.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Collection and Procedures</w:t>
            </w:r>
            <w:r w:rsidR="00BE6C0D">
              <w:rPr>
                <w:noProof/>
                <w:webHidden/>
              </w:rPr>
              <w:tab/>
            </w:r>
            <w:r w:rsidR="00BE6C0D">
              <w:rPr>
                <w:noProof/>
                <w:webHidden/>
              </w:rPr>
              <w:fldChar w:fldCharType="begin"/>
            </w:r>
            <w:r w:rsidR="00BE6C0D">
              <w:rPr>
                <w:noProof/>
                <w:webHidden/>
              </w:rPr>
              <w:instrText xml:space="preserve"> PAGEREF _Toc59134584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510CED4B" w14:textId="0F1F1469"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5" w:history="1">
            <w:r w:rsidR="00BE6C0D" w:rsidRPr="00D715EA">
              <w:rPr>
                <w:rStyle w:val="Hyperlink"/>
                <w:rFonts w:eastAsiaTheme="majorEastAsia"/>
                <w:noProof/>
                <w:lang w:val="en-US"/>
              </w:rPr>
              <w:t>3.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Analysis Approach</w:t>
            </w:r>
            <w:r w:rsidR="00BE6C0D">
              <w:rPr>
                <w:noProof/>
                <w:webHidden/>
              </w:rPr>
              <w:tab/>
            </w:r>
            <w:r w:rsidR="00BE6C0D">
              <w:rPr>
                <w:noProof/>
                <w:webHidden/>
              </w:rPr>
              <w:fldChar w:fldCharType="begin"/>
            </w:r>
            <w:r w:rsidR="00BE6C0D">
              <w:rPr>
                <w:noProof/>
                <w:webHidden/>
              </w:rPr>
              <w:instrText xml:space="preserve"> PAGEREF _Toc5913458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77F82A3D" w14:textId="2EF043DE" w:rsidR="00BE6C0D" w:rsidRDefault="00D07B8C">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6" w:history="1">
            <w:r w:rsidR="00BE6C0D" w:rsidRPr="00D715EA">
              <w:rPr>
                <w:rStyle w:val="Hyperlink"/>
                <w:rFonts w:eastAsiaTheme="majorEastAsia"/>
                <w:noProof/>
                <w:lang w:val="en-US"/>
              </w:rPr>
              <w:t>3.5.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VID-19 Prediction Model</w:t>
            </w:r>
            <w:r w:rsidR="00BE6C0D">
              <w:rPr>
                <w:noProof/>
                <w:webHidden/>
              </w:rPr>
              <w:tab/>
            </w:r>
            <w:r w:rsidR="00BE6C0D">
              <w:rPr>
                <w:noProof/>
                <w:webHidden/>
              </w:rPr>
              <w:fldChar w:fldCharType="begin"/>
            </w:r>
            <w:r w:rsidR="00BE6C0D">
              <w:rPr>
                <w:noProof/>
                <w:webHidden/>
              </w:rPr>
              <w:instrText xml:space="preserve"> PAGEREF _Toc59134586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067957C1" w14:textId="4285D187" w:rsidR="00BE6C0D" w:rsidRDefault="00D07B8C">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7" w:history="1">
            <w:r w:rsidR="00BE6C0D" w:rsidRPr="00D715EA">
              <w:rPr>
                <w:rStyle w:val="Hyperlink"/>
                <w:rFonts w:eastAsiaTheme="majorEastAsia"/>
                <w:noProof/>
                <w:lang w:val="en-US"/>
              </w:rPr>
              <w:t>3.5.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Calculation of Study Factors</w:t>
            </w:r>
            <w:r w:rsidR="00BE6C0D">
              <w:rPr>
                <w:noProof/>
                <w:webHidden/>
              </w:rPr>
              <w:tab/>
            </w:r>
            <w:r w:rsidR="00BE6C0D">
              <w:rPr>
                <w:noProof/>
                <w:webHidden/>
              </w:rPr>
              <w:fldChar w:fldCharType="begin"/>
            </w:r>
            <w:r w:rsidR="00BE6C0D">
              <w:rPr>
                <w:noProof/>
                <w:webHidden/>
              </w:rPr>
              <w:instrText xml:space="preserve"> PAGEREF _Toc59134587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782848AC" w14:textId="2B6ADAE5" w:rsidR="00BE6C0D" w:rsidRDefault="00D07B8C">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88" w:history="1">
            <w:r w:rsidR="00BE6C0D" w:rsidRPr="00D715EA">
              <w:rPr>
                <w:rStyle w:val="Hyperlink"/>
                <w:rFonts w:eastAsiaTheme="majorEastAsia"/>
                <w:noProof/>
              </w:rPr>
              <w:t>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Four</w:t>
            </w:r>
            <w:r w:rsidR="00BE6C0D">
              <w:rPr>
                <w:noProof/>
                <w:webHidden/>
              </w:rPr>
              <w:tab/>
            </w:r>
            <w:r w:rsidR="00BE6C0D">
              <w:rPr>
                <w:noProof/>
                <w:webHidden/>
              </w:rPr>
              <w:fldChar w:fldCharType="begin"/>
            </w:r>
            <w:r w:rsidR="00BE6C0D">
              <w:rPr>
                <w:noProof/>
                <w:webHidden/>
              </w:rPr>
              <w:instrText xml:space="preserve"> PAGEREF _Toc59134588 \h </w:instrText>
            </w:r>
            <w:r w:rsidR="00BE6C0D">
              <w:rPr>
                <w:noProof/>
                <w:webHidden/>
              </w:rPr>
            </w:r>
            <w:r w:rsidR="00BE6C0D">
              <w:rPr>
                <w:noProof/>
                <w:webHidden/>
              </w:rPr>
              <w:fldChar w:fldCharType="separate"/>
            </w:r>
            <w:r w:rsidR="00BE6C0D">
              <w:rPr>
                <w:noProof/>
                <w:webHidden/>
              </w:rPr>
              <w:t>15</w:t>
            </w:r>
            <w:r w:rsidR="00BE6C0D">
              <w:rPr>
                <w:noProof/>
                <w:webHidden/>
              </w:rPr>
              <w:fldChar w:fldCharType="end"/>
            </w:r>
          </w:hyperlink>
        </w:p>
        <w:p w14:paraId="3C78EC37" w14:textId="7541D0C8"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9" w:history="1">
            <w:r w:rsidR="00BE6C0D" w:rsidRPr="00D715EA">
              <w:rPr>
                <w:rStyle w:val="Hyperlink"/>
                <w:rFonts w:eastAsiaTheme="majorEastAsia"/>
                <w:noProof/>
                <w:lang w:val="en-US"/>
              </w:rPr>
              <w:t>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ults</w:t>
            </w:r>
            <w:r w:rsidR="00BE6C0D">
              <w:rPr>
                <w:noProof/>
                <w:webHidden/>
              </w:rPr>
              <w:tab/>
            </w:r>
            <w:r w:rsidR="00BE6C0D">
              <w:rPr>
                <w:noProof/>
                <w:webHidden/>
              </w:rPr>
              <w:fldChar w:fldCharType="begin"/>
            </w:r>
            <w:r w:rsidR="00BE6C0D">
              <w:rPr>
                <w:noProof/>
                <w:webHidden/>
              </w:rPr>
              <w:instrText xml:space="preserve"> PAGEREF _Toc59134589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060ACC08" w14:textId="0D1E694E" w:rsidR="00BE6C0D" w:rsidRDefault="00D07B8C">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0" w:history="1">
            <w:r w:rsidR="00BE6C0D" w:rsidRPr="00D715EA">
              <w:rPr>
                <w:rStyle w:val="Hyperlink"/>
                <w:rFonts w:eastAsiaTheme="majorEastAsia"/>
                <w:noProof/>
                <w:lang w:val="en-US"/>
              </w:rPr>
              <w:t>4.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itial Data Observations</w:t>
            </w:r>
            <w:r w:rsidR="00BE6C0D">
              <w:rPr>
                <w:noProof/>
                <w:webHidden/>
              </w:rPr>
              <w:tab/>
            </w:r>
            <w:r w:rsidR="00BE6C0D">
              <w:rPr>
                <w:noProof/>
                <w:webHidden/>
              </w:rPr>
              <w:fldChar w:fldCharType="begin"/>
            </w:r>
            <w:r w:rsidR="00BE6C0D">
              <w:rPr>
                <w:noProof/>
                <w:webHidden/>
              </w:rPr>
              <w:instrText xml:space="preserve"> PAGEREF _Toc59134590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6741FE69" w14:textId="3E073A5C" w:rsidR="00BE6C0D" w:rsidRDefault="00D07B8C">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1" w:history="1">
            <w:r w:rsidR="00BE6C0D" w:rsidRPr="00D715EA">
              <w:rPr>
                <w:rStyle w:val="Hyperlink"/>
                <w:rFonts w:eastAsiaTheme="majorEastAsia"/>
                <w:noProof/>
                <w:lang w:val="en-US"/>
              </w:rPr>
              <w:t>4.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ogistic Growth Model Predictions</w:t>
            </w:r>
            <w:r w:rsidR="00BE6C0D">
              <w:rPr>
                <w:noProof/>
                <w:webHidden/>
              </w:rPr>
              <w:tab/>
            </w:r>
            <w:r w:rsidR="00BE6C0D">
              <w:rPr>
                <w:noProof/>
                <w:webHidden/>
              </w:rPr>
              <w:fldChar w:fldCharType="begin"/>
            </w:r>
            <w:r w:rsidR="00BE6C0D">
              <w:rPr>
                <w:noProof/>
                <w:webHidden/>
              </w:rPr>
              <w:instrText xml:space="preserve"> PAGEREF _Toc59134591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69C9E220" w14:textId="608A88AE" w:rsidR="00BE6C0D" w:rsidRDefault="00D07B8C">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2" w:history="1">
            <w:r w:rsidR="00BE6C0D" w:rsidRPr="00D715EA">
              <w:rPr>
                <w:rStyle w:val="Hyperlink"/>
                <w:rFonts w:eastAsiaTheme="majorEastAsia"/>
                <w:noProof/>
                <w:lang w:val="en-US"/>
              </w:rPr>
              <w:t>4.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sideration Other Factors Affecting Bed Capacity</w:t>
            </w:r>
            <w:r w:rsidR="00BE6C0D">
              <w:rPr>
                <w:noProof/>
                <w:webHidden/>
              </w:rPr>
              <w:tab/>
            </w:r>
            <w:r w:rsidR="00BE6C0D">
              <w:rPr>
                <w:noProof/>
                <w:webHidden/>
              </w:rPr>
              <w:fldChar w:fldCharType="begin"/>
            </w:r>
            <w:r w:rsidR="00BE6C0D">
              <w:rPr>
                <w:noProof/>
                <w:webHidden/>
              </w:rPr>
              <w:instrText xml:space="preserve"> PAGEREF _Toc59134592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F4D99E" w14:textId="641E5F94"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3" w:history="1">
            <w:r w:rsidR="00BE6C0D" w:rsidRPr="00D715EA">
              <w:rPr>
                <w:rStyle w:val="Hyperlink"/>
                <w:rFonts w:eastAsiaTheme="majorEastAsia"/>
                <w:noProof/>
                <w:lang w:val="en-US"/>
              </w:rPr>
              <w:t>4.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iscussion</w:t>
            </w:r>
            <w:r w:rsidR="00BE6C0D">
              <w:rPr>
                <w:noProof/>
                <w:webHidden/>
              </w:rPr>
              <w:tab/>
            </w:r>
            <w:r w:rsidR="00BE6C0D">
              <w:rPr>
                <w:noProof/>
                <w:webHidden/>
              </w:rPr>
              <w:fldChar w:fldCharType="begin"/>
            </w:r>
            <w:r w:rsidR="00BE6C0D">
              <w:rPr>
                <w:noProof/>
                <w:webHidden/>
              </w:rPr>
              <w:instrText xml:space="preserve"> PAGEREF _Toc59134593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4C4D3CC4" w14:textId="2FDA0E83"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4" w:history="1">
            <w:r w:rsidR="00BE6C0D" w:rsidRPr="00D715EA">
              <w:rPr>
                <w:rStyle w:val="Hyperlink"/>
                <w:rFonts w:eastAsiaTheme="majorEastAsia"/>
                <w:noProof/>
                <w:lang w:val="en-US"/>
              </w:rPr>
              <w:t>4.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clusion</w:t>
            </w:r>
            <w:r w:rsidR="00BE6C0D">
              <w:rPr>
                <w:noProof/>
                <w:webHidden/>
              </w:rPr>
              <w:tab/>
            </w:r>
            <w:r w:rsidR="00BE6C0D">
              <w:rPr>
                <w:noProof/>
                <w:webHidden/>
              </w:rPr>
              <w:fldChar w:fldCharType="begin"/>
            </w:r>
            <w:r w:rsidR="00BE6C0D">
              <w:rPr>
                <w:noProof/>
                <w:webHidden/>
              </w:rPr>
              <w:instrText xml:space="preserve"> PAGEREF _Toc59134594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4A211826" w14:textId="203125A1" w:rsidR="00BE6C0D" w:rsidRDefault="00D07B8C">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5" w:history="1">
            <w:r w:rsidR="00BE6C0D" w:rsidRPr="00D715EA">
              <w:rPr>
                <w:rStyle w:val="Hyperlink"/>
                <w:rFonts w:eastAsiaTheme="majorEastAsia"/>
                <w:noProof/>
                <w:lang w:val="en-US"/>
              </w:rPr>
              <w:t>4.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commendations and Limitations</w:t>
            </w:r>
            <w:r w:rsidR="00BE6C0D">
              <w:rPr>
                <w:noProof/>
                <w:webHidden/>
              </w:rPr>
              <w:tab/>
            </w:r>
            <w:r w:rsidR="00BE6C0D">
              <w:rPr>
                <w:noProof/>
                <w:webHidden/>
              </w:rPr>
              <w:fldChar w:fldCharType="begin"/>
            </w:r>
            <w:r w:rsidR="00BE6C0D">
              <w:rPr>
                <w:noProof/>
                <w:webHidden/>
              </w:rPr>
              <w:instrText xml:space="preserve"> PAGEREF _Toc59134595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72A85327" w14:textId="5B4EAD13" w:rsidR="00BE6C0D" w:rsidRDefault="00D07B8C">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6" w:history="1">
            <w:r w:rsidR="00BE6C0D" w:rsidRPr="00D715EA">
              <w:rPr>
                <w:rStyle w:val="Hyperlink"/>
                <w:rFonts w:eastAsiaTheme="majorEastAsia"/>
                <w:noProof/>
                <w:lang w:val="en-US"/>
              </w:rPr>
              <w:t>4.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mitations</w:t>
            </w:r>
            <w:r w:rsidR="00BE6C0D">
              <w:rPr>
                <w:noProof/>
                <w:webHidden/>
              </w:rPr>
              <w:tab/>
            </w:r>
            <w:r w:rsidR="00BE6C0D">
              <w:rPr>
                <w:noProof/>
                <w:webHidden/>
              </w:rPr>
              <w:fldChar w:fldCharType="begin"/>
            </w:r>
            <w:r w:rsidR="00BE6C0D">
              <w:rPr>
                <w:noProof/>
                <w:webHidden/>
              </w:rPr>
              <w:instrText xml:space="preserve"> PAGEREF _Toc59134596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3E8AE7D8" w14:textId="3573F3ED" w:rsidR="00BE6C0D" w:rsidRDefault="00D07B8C">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34597" w:history="1">
            <w:r w:rsidR="00BE6C0D" w:rsidRPr="00D715EA">
              <w:rPr>
                <w:rStyle w:val="Hyperlink"/>
                <w:rFonts w:eastAsiaTheme="majorEastAsia"/>
                <w:noProof/>
              </w:rPr>
              <w:t>References</w:t>
            </w:r>
            <w:r w:rsidR="00BE6C0D">
              <w:rPr>
                <w:noProof/>
                <w:webHidden/>
              </w:rPr>
              <w:tab/>
            </w:r>
            <w:r w:rsidR="00BE6C0D">
              <w:rPr>
                <w:noProof/>
                <w:webHidden/>
              </w:rPr>
              <w:fldChar w:fldCharType="begin"/>
            </w:r>
            <w:r w:rsidR="00BE6C0D">
              <w:rPr>
                <w:noProof/>
                <w:webHidden/>
              </w:rPr>
              <w:instrText xml:space="preserve"> PAGEREF _Toc59134597 \h </w:instrText>
            </w:r>
            <w:r w:rsidR="00BE6C0D">
              <w:rPr>
                <w:noProof/>
                <w:webHidden/>
              </w:rPr>
            </w:r>
            <w:r w:rsidR="00BE6C0D">
              <w:rPr>
                <w:noProof/>
                <w:webHidden/>
              </w:rPr>
              <w:fldChar w:fldCharType="separate"/>
            </w:r>
            <w:r w:rsidR="00BE6C0D">
              <w:rPr>
                <w:noProof/>
                <w:webHidden/>
              </w:rPr>
              <w:t>21</w:t>
            </w:r>
            <w:r w:rsidR="00BE6C0D">
              <w:rPr>
                <w:noProof/>
                <w:webHidden/>
              </w:rPr>
              <w:fldChar w:fldCharType="end"/>
            </w:r>
          </w:hyperlink>
        </w:p>
        <w:p w14:paraId="06C4F813" w14:textId="71ED19DD"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52C38CE4" w14:textId="14C9ECC9" w:rsidR="00BE6C0D"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34598" w:history="1">
        <w:r w:rsidR="00BE6C0D" w:rsidRPr="00BD490B">
          <w:rPr>
            <w:rStyle w:val="Hyperlink"/>
            <w:rFonts w:eastAsiaTheme="majorEastAsia"/>
            <w:noProof/>
          </w:rPr>
          <w:t>Table (1</w:t>
        </w:r>
        <w:r w:rsidR="00BE6C0D" w:rsidRPr="00BD490B">
          <w:rPr>
            <w:rStyle w:val="Hyperlink"/>
            <w:rFonts w:eastAsiaTheme="majorEastAsia"/>
            <w:noProof/>
            <w:lang w:val="en-US"/>
          </w:rPr>
          <w:t>): Adopted Scenario Variables</w:t>
        </w:r>
        <w:r w:rsidR="00BE6C0D">
          <w:rPr>
            <w:noProof/>
            <w:webHidden/>
          </w:rPr>
          <w:tab/>
        </w:r>
        <w:r w:rsidR="00BE6C0D">
          <w:rPr>
            <w:noProof/>
            <w:webHidden/>
          </w:rPr>
          <w:fldChar w:fldCharType="begin"/>
        </w:r>
        <w:r w:rsidR="00BE6C0D">
          <w:rPr>
            <w:noProof/>
            <w:webHidden/>
          </w:rPr>
          <w:instrText xml:space="preserve"> PAGEREF _Toc59134598 \h </w:instrText>
        </w:r>
        <w:r w:rsidR="00BE6C0D">
          <w:rPr>
            <w:noProof/>
            <w:webHidden/>
          </w:rPr>
        </w:r>
        <w:r w:rsidR="00BE6C0D">
          <w:rPr>
            <w:noProof/>
            <w:webHidden/>
          </w:rPr>
          <w:fldChar w:fldCharType="separate"/>
        </w:r>
        <w:r w:rsidR="00BE6C0D">
          <w:rPr>
            <w:noProof/>
            <w:webHidden/>
          </w:rPr>
          <w:t>7</w:t>
        </w:r>
        <w:r w:rsidR="00BE6C0D">
          <w:rPr>
            <w:noProof/>
            <w:webHidden/>
          </w:rPr>
          <w:fldChar w:fldCharType="end"/>
        </w:r>
      </w:hyperlink>
    </w:p>
    <w:p w14:paraId="3300D67A" w14:textId="4095A136"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599" w:history="1">
        <w:r w:rsidR="00BE6C0D" w:rsidRPr="00BD490B">
          <w:rPr>
            <w:rStyle w:val="Hyperlink"/>
            <w:rFonts w:eastAsiaTheme="majorEastAsia"/>
            <w:noProof/>
          </w:rPr>
          <w:t>Table (2</w:t>
        </w:r>
        <w:r w:rsidR="00BE6C0D" w:rsidRPr="00BD490B">
          <w:rPr>
            <w:rStyle w:val="Hyperlink"/>
            <w:rFonts w:eastAsiaTheme="majorEastAsia"/>
            <w:noProof/>
            <w:lang w:val="en-US"/>
          </w:rPr>
          <w:t>): Extracted Variables used in calculation of Research Factors</w:t>
        </w:r>
        <w:r w:rsidR="00BE6C0D">
          <w:rPr>
            <w:noProof/>
            <w:webHidden/>
          </w:rPr>
          <w:tab/>
        </w:r>
        <w:r w:rsidR="00BE6C0D">
          <w:rPr>
            <w:noProof/>
            <w:webHidden/>
          </w:rPr>
          <w:fldChar w:fldCharType="begin"/>
        </w:r>
        <w:r w:rsidR="00BE6C0D">
          <w:rPr>
            <w:noProof/>
            <w:webHidden/>
          </w:rPr>
          <w:instrText xml:space="preserve"> PAGEREF _Toc59134599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4230E362" w14:textId="30A739F8"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0" w:history="1">
        <w:r w:rsidR="00BE6C0D" w:rsidRPr="00BD490B">
          <w:rPr>
            <w:rStyle w:val="Hyperlink"/>
            <w:rFonts w:eastAsiaTheme="majorEastAsia"/>
            <w:noProof/>
          </w:rPr>
          <w:t>In this study, there are more than one factor to consider as explained in Table (1). The factors are number of hospitalized cases, total number of beds and total number of available beds which are detailed here.</w:t>
        </w:r>
        <w:r w:rsidR="00BE6C0D">
          <w:rPr>
            <w:noProof/>
            <w:webHidden/>
          </w:rPr>
          <w:tab/>
        </w:r>
        <w:r w:rsidR="00BE6C0D">
          <w:rPr>
            <w:noProof/>
            <w:webHidden/>
          </w:rPr>
          <w:fldChar w:fldCharType="begin"/>
        </w:r>
        <w:r w:rsidR="00BE6C0D">
          <w:rPr>
            <w:noProof/>
            <w:webHidden/>
          </w:rPr>
          <w:instrText xml:space="preserve"> PAGEREF _Toc59134600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7AAD56" w14:textId="688FF101" w:rsidR="00571058" w:rsidRDefault="004C73B1" w:rsidP="00571058">
      <w:r>
        <w:fldChar w:fldCharType="end"/>
      </w:r>
    </w:p>
    <w:p w14:paraId="5913D2D1" w14:textId="7D5867EC" w:rsidR="00052BC9" w:rsidRDefault="00052BC9" w:rsidP="00571058">
      <w:pPr>
        <w:pStyle w:val="UOB-ChapterCover"/>
        <w:jc w:val="left"/>
      </w:pPr>
      <w:r>
        <w:t>List of Figures</w:t>
      </w:r>
    </w:p>
    <w:p w14:paraId="3EA56CA0" w14:textId="0C662209" w:rsidR="00BE6C0D"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34604" w:history="1">
        <w:r w:rsidR="00BE6C0D" w:rsidRPr="00327565">
          <w:rPr>
            <w:rStyle w:val="Hyperlink"/>
            <w:rFonts w:eastAsiaTheme="majorEastAsia"/>
            <w:noProof/>
          </w:rPr>
          <w:t>Fig. 1</w:t>
        </w:r>
        <w:r w:rsidR="00BE6C0D" w:rsidRPr="00327565">
          <w:rPr>
            <w:rStyle w:val="Hyperlink"/>
            <w:rFonts w:eastAsiaTheme="majorEastAsia"/>
            <w:noProof/>
            <w:lang w:val="en-US"/>
          </w:rPr>
          <w:t>: Scenario-Based Design Template</w:t>
        </w:r>
        <w:r w:rsidR="00BE6C0D">
          <w:rPr>
            <w:noProof/>
            <w:webHidden/>
          </w:rPr>
          <w:tab/>
        </w:r>
        <w:r w:rsidR="00BE6C0D">
          <w:rPr>
            <w:noProof/>
            <w:webHidden/>
          </w:rPr>
          <w:fldChar w:fldCharType="begin"/>
        </w:r>
        <w:r w:rsidR="00BE6C0D">
          <w:rPr>
            <w:noProof/>
            <w:webHidden/>
          </w:rPr>
          <w:instrText xml:space="preserve"> PAGEREF _Toc59134604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6B44FB6E" w14:textId="346C76B9"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5" w:history="1">
        <w:r w:rsidR="00BE6C0D" w:rsidRPr="00327565">
          <w:rPr>
            <w:rStyle w:val="Hyperlink"/>
            <w:rFonts w:eastAsiaTheme="majorEastAsia"/>
            <w:noProof/>
          </w:rPr>
          <w:t>Fig. 2</w:t>
        </w:r>
        <w:r w:rsidR="00BE6C0D" w:rsidRPr="00327565">
          <w:rPr>
            <w:rStyle w:val="Hyperlink"/>
            <w:rFonts w:eastAsiaTheme="majorEastAsia"/>
            <w:noProof/>
            <w:lang w:val="en-US"/>
          </w:rPr>
          <w:t>: High-Level Data Collection Procedure</w:t>
        </w:r>
        <w:r w:rsidR="00BE6C0D">
          <w:rPr>
            <w:noProof/>
            <w:webHidden/>
          </w:rPr>
          <w:tab/>
        </w:r>
        <w:r w:rsidR="00BE6C0D">
          <w:rPr>
            <w:noProof/>
            <w:webHidden/>
          </w:rPr>
          <w:fldChar w:fldCharType="begin"/>
        </w:r>
        <w:r w:rsidR="00BE6C0D">
          <w:rPr>
            <w:noProof/>
            <w:webHidden/>
          </w:rPr>
          <w:instrText xml:space="preserve"> PAGEREF _Toc5913460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506EABD6" w14:textId="6AF7479E"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6" w:history="1">
        <w:r w:rsidR="00BE6C0D" w:rsidRPr="00327565">
          <w:rPr>
            <w:rStyle w:val="Hyperlink"/>
            <w:rFonts w:eastAsiaTheme="majorEastAsia"/>
            <w:noProof/>
          </w:rPr>
          <w:t>Fig. 3: Detailed Statistical Analysis Process Flow Diagram</w:t>
        </w:r>
        <w:r w:rsidR="00BE6C0D">
          <w:rPr>
            <w:noProof/>
            <w:webHidden/>
          </w:rPr>
          <w:tab/>
        </w:r>
        <w:r w:rsidR="00BE6C0D">
          <w:rPr>
            <w:noProof/>
            <w:webHidden/>
          </w:rPr>
          <w:fldChar w:fldCharType="begin"/>
        </w:r>
        <w:r w:rsidR="00BE6C0D">
          <w:rPr>
            <w:noProof/>
            <w:webHidden/>
          </w:rPr>
          <w:instrText xml:space="preserve"> PAGEREF _Toc59134606 \h </w:instrText>
        </w:r>
        <w:r w:rsidR="00BE6C0D">
          <w:rPr>
            <w:noProof/>
            <w:webHidden/>
          </w:rPr>
        </w:r>
        <w:r w:rsidR="00BE6C0D">
          <w:rPr>
            <w:noProof/>
            <w:webHidden/>
          </w:rPr>
          <w:fldChar w:fldCharType="separate"/>
        </w:r>
        <w:r w:rsidR="00BE6C0D">
          <w:rPr>
            <w:noProof/>
            <w:webHidden/>
          </w:rPr>
          <w:t>14</w:t>
        </w:r>
        <w:r w:rsidR="00BE6C0D">
          <w:rPr>
            <w:noProof/>
            <w:webHidden/>
          </w:rPr>
          <w:fldChar w:fldCharType="end"/>
        </w:r>
      </w:hyperlink>
    </w:p>
    <w:p w14:paraId="40C31AC4" w14:textId="31A2FD6D"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7" w:history="1">
        <w:r w:rsidR="00BE6C0D" w:rsidRPr="00327565">
          <w:rPr>
            <w:rStyle w:val="Hyperlink"/>
            <w:rFonts w:eastAsiaTheme="majorEastAsia"/>
            <w:noProof/>
          </w:rPr>
          <w:t>Fig. 4: Data Trend Observation Plots of COVID-19 Total Cases and Deaths in Bahrain</w:t>
        </w:r>
        <w:r w:rsidR="00BE6C0D">
          <w:rPr>
            <w:noProof/>
            <w:webHidden/>
          </w:rPr>
          <w:tab/>
        </w:r>
        <w:r w:rsidR="00BE6C0D">
          <w:rPr>
            <w:noProof/>
            <w:webHidden/>
          </w:rPr>
          <w:fldChar w:fldCharType="begin"/>
        </w:r>
        <w:r w:rsidR="00BE6C0D">
          <w:rPr>
            <w:noProof/>
            <w:webHidden/>
          </w:rPr>
          <w:instrText xml:space="preserve"> PAGEREF _Toc59134607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4397C4F7" w14:textId="17E6ABDE" w:rsidR="00571058" w:rsidRDefault="00571058" w:rsidP="00571058">
      <w:r>
        <w:fldChar w:fldCharType="end"/>
      </w:r>
    </w:p>
    <w:p w14:paraId="5E28F983" w14:textId="1FD2875C" w:rsidR="002B0217" w:rsidRDefault="002B0217" w:rsidP="002B0217">
      <w:pPr>
        <w:pStyle w:val="UOB-ChapterCover"/>
        <w:jc w:val="left"/>
      </w:pPr>
      <w:r>
        <w:t>List of Equations</w:t>
      </w:r>
    </w:p>
    <w:p w14:paraId="0850E3F2" w14:textId="3997E445" w:rsidR="00BE6C0D"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34613" w:history="1">
        <w:r w:rsidR="00BE6C0D" w:rsidRPr="006B28E8">
          <w:rPr>
            <w:rStyle w:val="Hyperlink"/>
            <w:rFonts w:eastAsiaTheme="majorEastAsia"/>
            <w:noProof/>
          </w:rPr>
          <w:t>Equation 1</w:t>
        </w:r>
        <w:r w:rsidR="00BE6C0D" w:rsidRPr="006B28E8">
          <w:rPr>
            <w:rStyle w:val="Hyperlink"/>
            <w:rFonts w:eastAsiaTheme="majorEastAsia"/>
            <w:noProof/>
            <w:lang w:val="en-US"/>
          </w:rPr>
          <w:t>: Adopted Logistic Growth Model</w:t>
        </w:r>
        <w:r w:rsidR="00BE6C0D">
          <w:rPr>
            <w:noProof/>
            <w:webHidden/>
          </w:rPr>
          <w:tab/>
        </w:r>
        <w:r w:rsidR="00BE6C0D">
          <w:rPr>
            <w:noProof/>
            <w:webHidden/>
          </w:rPr>
          <w:fldChar w:fldCharType="begin"/>
        </w:r>
        <w:r w:rsidR="00BE6C0D">
          <w:rPr>
            <w:noProof/>
            <w:webHidden/>
          </w:rPr>
          <w:instrText xml:space="preserve"> PAGEREF _Toc59134613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22457F2D" w14:textId="413EB810"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4" w:history="1">
        <w:r w:rsidR="00BE6C0D" w:rsidRPr="006B28E8">
          <w:rPr>
            <w:rStyle w:val="Hyperlink"/>
            <w:rFonts w:eastAsiaTheme="majorEastAsia"/>
            <w:noProof/>
          </w:rPr>
          <w:t>Equation 2: Calculation of Total Hospital Beds</w:t>
        </w:r>
        <w:r w:rsidR="00BE6C0D">
          <w:rPr>
            <w:noProof/>
            <w:webHidden/>
          </w:rPr>
          <w:tab/>
        </w:r>
        <w:r w:rsidR="00BE6C0D">
          <w:rPr>
            <w:noProof/>
            <w:webHidden/>
          </w:rPr>
          <w:fldChar w:fldCharType="begin"/>
        </w:r>
        <w:r w:rsidR="00BE6C0D">
          <w:rPr>
            <w:noProof/>
            <w:webHidden/>
          </w:rPr>
          <w:instrText xml:space="preserve"> PAGEREF _Toc59134614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5F2CA708" w14:textId="24EAD3A7"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5" w:history="1">
        <w:r w:rsidR="00BE6C0D" w:rsidRPr="006B28E8">
          <w:rPr>
            <w:rStyle w:val="Hyperlink"/>
            <w:rFonts w:eastAsiaTheme="majorEastAsia"/>
            <w:noProof/>
          </w:rPr>
          <w:t>Equation 3: Calculation of Available Hospital Beds</w:t>
        </w:r>
        <w:r w:rsidR="00BE6C0D">
          <w:rPr>
            <w:noProof/>
            <w:webHidden/>
          </w:rPr>
          <w:tab/>
        </w:r>
        <w:r w:rsidR="00BE6C0D">
          <w:rPr>
            <w:noProof/>
            <w:webHidden/>
          </w:rPr>
          <w:fldChar w:fldCharType="begin"/>
        </w:r>
        <w:r w:rsidR="00BE6C0D">
          <w:rPr>
            <w:noProof/>
            <w:webHidden/>
          </w:rPr>
          <w:instrText xml:space="preserve"> PAGEREF _Toc59134615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F10B4E6" w14:textId="414B18E5"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6" w:history="1">
        <w:r w:rsidR="00BE6C0D" w:rsidRPr="006B28E8">
          <w:rPr>
            <w:rStyle w:val="Hyperlink"/>
            <w:rFonts w:eastAsiaTheme="majorEastAsia"/>
            <w:noProof/>
          </w:rPr>
          <w:t>Equation 4: Calculation of Total IQC Beds</w:t>
        </w:r>
        <w:r w:rsidR="00BE6C0D">
          <w:rPr>
            <w:noProof/>
            <w:webHidden/>
          </w:rPr>
          <w:tab/>
        </w:r>
        <w:r w:rsidR="00BE6C0D">
          <w:rPr>
            <w:noProof/>
            <w:webHidden/>
          </w:rPr>
          <w:fldChar w:fldCharType="begin"/>
        </w:r>
        <w:r w:rsidR="00BE6C0D">
          <w:rPr>
            <w:noProof/>
            <w:webHidden/>
          </w:rPr>
          <w:instrText xml:space="preserve"> PAGEREF _Toc59134616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EF8B0F9" w14:textId="2DCC8E6E"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7" w:history="1">
        <w:r w:rsidR="00BE6C0D" w:rsidRPr="006B28E8">
          <w:rPr>
            <w:rStyle w:val="Hyperlink"/>
            <w:rFonts w:eastAsiaTheme="majorEastAsia"/>
            <w:noProof/>
          </w:rPr>
          <w:t>Equation 5: Calculation of IQC BOR</w:t>
        </w:r>
        <w:r w:rsidR="00BE6C0D">
          <w:rPr>
            <w:noProof/>
            <w:webHidden/>
          </w:rPr>
          <w:tab/>
        </w:r>
        <w:r w:rsidR="00BE6C0D">
          <w:rPr>
            <w:noProof/>
            <w:webHidden/>
          </w:rPr>
          <w:fldChar w:fldCharType="begin"/>
        </w:r>
        <w:r w:rsidR="00BE6C0D">
          <w:rPr>
            <w:noProof/>
            <w:webHidden/>
          </w:rPr>
          <w:instrText xml:space="preserve"> PAGEREF _Toc59134617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35AA1CFF" w14:textId="5F8B42D9"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8" w:history="1">
        <w:r w:rsidR="00BE6C0D" w:rsidRPr="006B28E8">
          <w:rPr>
            <w:rStyle w:val="Hyperlink"/>
            <w:rFonts w:eastAsiaTheme="majorEastAsia"/>
            <w:noProof/>
          </w:rPr>
          <w:t>Equation 6: Calculation of Available Hospital Beds</w:t>
        </w:r>
        <w:r w:rsidR="00BE6C0D">
          <w:rPr>
            <w:noProof/>
            <w:webHidden/>
          </w:rPr>
          <w:tab/>
        </w:r>
        <w:r w:rsidR="00BE6C0D">
          <w:rPr>
            <w:noProof/>
            <w:webHidden/>
          </w:rPr>
          <w:fldChar w:fldCharType="begin"/>
        </w:r>
        <w:r w:rsidR="00BE6C0D">
          <w:rPr>
            <w:noProof/>
            <w:webHidden/>
          </w:rPr>
          <w:instrText xml:space="preserve"> PAGEREF _Toc59134618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A2722A0" w14:textId="659C729A"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9" w:history="1">
        <w:r w:rsidR="00BE6C0D" w:rsidRPr="006B28E8">
          <w:rPr>
            <w:rStyle w:val="Hyperlink"/>
            <w:rFonts w:eastAsiaTheme="majorEastAsia"/>
            <w:noProof/>
          </w:rPr>
          <w:t>Equation 7: Calculation of Total Available Beds</w:t>
        </w:r>
        <w:r w:rsidR="00BE6C0D">
          <w:rPr>
            <w:noProof/>
            <w:webHidden/>
          </w:rPr>
          <w:tab/>
        </w:r>
        <w:r w:rsidR="00BE6C0D">
          <w:rPr>
            <w:noProof/>
            <w:webHidden/>
          </w:rPr>
          <w:fldChar w:fldCharType="begin"/>
        </w:r>
        <w:r w:rsidR="00BE6C0D">
          <w:rPr>
            <w:noProof/>
            <w:webHidden/>
          </w:rPr>
          <w:instrText xml:space="preserve"> PAGEREF _Toc59134619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2A68329C" w14:textId="2FD87891"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0" w:history="1">
        <w:r w:rsidR="00BE6C0D" w:rsidRPr="006B28E8">
          <w:rPr>
            <w:rStyle w:val="Hyperlink"/>
            <w:rFonts w:eastAsiaTheme="majorEastAsia"/>
            <w:noProof/>
          </w:rPr>
          <w:t>Equation 8: Calculation of Current Hospitalization Rate</w:t>
        </w:r>
        <w:r w:rsidR="00BE6C0D">
          <w:rPr>
            <w:noProof/>
            <w:webHidden/>
          </w:rPr>
          <w:tab/>
        </w:r>
        <w:r w:rsidR="00BE6C0D">
          <w:rPr>
            <w:noProof/>
            <w:webHidden/>
          </w:rPr>
          <w:fldChar w:fldCharType="begin"/>
        </w:r>
        <w:r w:rsidR="00BE6C0D">
          <w:rPr>
            <w:noProof/>
            <w:webHidden/>
          </w:rPr>
          <w:instrText xml:space="preserve"> PAGEREF _Toc59134620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7A6A6662" w14:textId="29F7DE73" w:rsidR="00BE6C0D" w:rsidRDefault="00D07B8C">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1" w:history="1">
        <w:r w:rsidR="00BE6C0D" w:rsidRPr="006B28E8">
          <w:rPr>
            <w:rStyle w:val="Hyperlink"/>
            <w:rFonts w:eastAsiaTheme="majorEastAsia"/>
            <w:noProof/>
          </w:rPr>
          <w:t>Equation 9: Calculation of Projected Hospitalized Cases</w:t>
        </w:r>
        <w:r w:rsidR="00BE6C0D">
          <w:rPr>
            <w:noProof/>
            <w:webHidden/>
          </w:rPr>
          <w:tab/>
        </w:r>
        <w:r w:rsidR="00BE6C0D">
          <w:rPr>
            <w:noProof/>
            <w:webHidden/>
          </w:rPr>
          <w:fldChar w:fldCharType="begin"/>
        </w:r>
        <w:r w:rsidR="00BE6C0D">
          <w:rPr>
            <w:noProof/>
            <w:webHidden/>
          </w:rPr>
          <w:instrText xml:space="preserve"> PAGEREF _Toc59134621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235346C" w14:textId="5EE6A407"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34566"/>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34567"/>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34568"/>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34569"/>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34570"/>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34571"/>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34572"/>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34573"/>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34574"/>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34575"/>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34576"/>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34577"/>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34578"/>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34579"/>
      <w:r>
        <w:rPr>
          <w:lang w:val="en-US"/>
        </w:rPr>
        <w:t>Methodology</w:t>
      </w:r>
      <w:bookmarkEnd w:id="26"/>
      <w:bookmarkEnd w:id="27"/>
      <w:bookmarkEnd w:id="28"/>
    </w:p>
    <w:p w14:paraId="3275FE03" w14:textId="4FA98501" w:rsidR="00AB376F" w:rsidRDefault="00D07B8C" w:rsidP="00566423">
      <w:pPr>
        <w:ind w:firstLine="576"/>
        <w:jc w:val="both"/>
        <w:rPr>
          <w:lang w:val="en-US"/>
        </w:rPr>
      </w:pPr>
      <w:bookmarkStart w:id="29" w:name="_Ref58687980"/>
      <w:bookmarkStart w:id="30" w:name="_Ref58688035"/>
      <w:ins w:id="31" w:author="AYSHA KHALED MUBARAK HAMAD" w:date="2020-12-17T22:32:00Z">
        <w:r>
          <w:rPr>
            <w:lang w:val="en-US"/>
          </w:rPr>
          <w:t>T</w:t>
        </w:r>
      </w:ins>
      <w:del w:id="32" w:author="AYSHA KHALED MUBARAK HAMAD" w:date="2020-12-17T22:32:00Z">
        <w:r w:rsidR="00C541B1" w:rsidDel="00D07B8C">
          <w:rPr>
            <w:lang w:val="en-US"/>
          </w:rPr>
          <w:delText>In t</w:delText>
        </w:r>
      </w:del>
      <w:r w:rsidR="00C541B1">
        <w:rPr>
          <w:lang w:val="en-US"/>
        </w:rPr>
        <w:t xml:space="preserve">his </w:t>
      </w:r>
      <w:r w:rsidR="000603F6">
        <w:rPr>
          <w:lang w:val="en-US"/>
        </w:rPr>
        <w:t>research</w:t>
      </w:r>
      <w:del w:id="33" w:author="AYSHA KHALED MUBARAK HAMAD" w:date="2020-12-17T22:32:00Z">
        <w:r w:rsidR="00DE19DA" w:rsidDel="00D07B8C">
          <w:rPr>
            <w:lang w:val="en-US"/>
          </w:rPr>
          <w:delText>,</w:delText>
        </w:r>
      </w:del>
      <w:r w:rsidR="00DE19DA">
        <w:rPr>
          <w:lang w:val="en-US"/>
        </w:rPr>
        <w:t xml:space="preserve"> </w:t>
      </w:r>
      <w:del w:id="34" w:author="AYSHA KHALED MUBARAK HAMAD" w:date="2020-12-17T22:30:00Z">
        <w:r w:rsidR="00DE19DA" w:rsidDel="00D07B8C">
          <w:rPr>
            <w:lang w:val="en-US"/>
          </w:rPr>
          <w:delText xml:space="preserve">we </w:delText>
        </w:r>
      </w:del>
      <w:r w:rsidR="00DE19DA">
        <w:rPr>
          <w:lang w:val="en-US"/>
        </w:rPr>
        <w:t>ha</w:t>
      </w:r>
      <w:ins w:id="35" w:author="AYSHA KHALED MUBARAK HAMAD" w:date="2020-12-17T22:31:00Z">
        <w:r>
          <w:rPr>
            <w:lang w:val="en-US"/>
          </w:rPr>
          <w:t>s</w:t>
        </w:r>
      </w:ins>
      <w:del w:id="36" w:author="AYSHA KHALED MUBARAK HAMAD" w:date="2020-12-17T22:31:00Z">
        <w:r w:rsidR="00DE19DA" w:rsidDel="00D07B8C">
          <w:rPr>
            <w:lang w:val="en-US"/>
          </w:rPr>
          <w:delText>ve</w:delText>
        </w:r>
      </w:del>
      <w:r w:rsidR="00DE19DA">
        <w:rPr>
          <w:lang w:val="en-US"/>
        </w:rPr>
        <w:t xml:space="preserve"> adopted an exploratory scenario-based research design in which </w:t>
      </w:r>
      <w:del w:id="37" w:author="AYSHA KHALED MUBARAK HAMAD" w:date="2020-12-17T22:31:00Z">
        <w:r w:rsidR="00DE19DA" w:rsidDel="00D07B8C">
          <w:rPr>
            <w:lang w:val="en-US"/>
          </w:rPr>
          <w:delText xml:space="preserve">we </w:delText>
        </w:r>
      </w:del>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w:t>
      </w:r>
      <w:del w:id="38" w:author="AYSHA KHALED MUBARAK HAMAD" w:date="2020-12-17T22:32:00Z">
        <w:r w:rsidR="00C241B6" w:rsidDel="00D07B8C">
          <w:rPr>
            <w:lang w:val="en-US"/>
          </w:rPr>
          <w:delText xml:space="preserve">we </w:delText>
        </w:r>
        <w:r w:rsidR="00FE1730" w:rsidDel="00D07B8C">
          <w:rPr>
            <w:lang w:val="en-US"/>
          </w:rPr>
          <w:delText xml:space="preserve">will use </w:delText>
        </w:r>
      </w:del>
      <w:r w:rsidR="00C241B6">
        <w:rPr>
          <w:lang w:val="en-US"/>
        </w:rPr>
        <w:t xml:space="preserve">a statistical </w:t>
      </w:r>
      <w:r w:rsidR="00FE1730">
        <w:rPr>
          <w:lang w:val="en-US"/>
        </w:rPr>
        <w:t xml:space="preserve">growth </w:t>
      </w:r>
      <w:r w:rsidR="0096563E">
        <w:rPr>
          <w:lang w:val="en-US"/>
        </w:rPr>
        <w:t xml:space="preserve">model </w:t>
      </w:r>
      <w:ins w:id="39" w:author="AYSHA KHALED MUBARAK HAMAD" w:date="2020-12-17T22:33:00Z">
        <w:r>
          <w:rPr>
            <w:lang w:val="en-US"/>
          </w:rPr>
          <w:t xml:space="preserve">will be used </w:t>
        </w:r>
      </w:ins>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del w:id="40" w:author="AYSHA KHALED MUBARAK HAMAD" w:date="2020-12-17T22:33:00Z">
        <w:r w:rsidR="00591D1A" w:rsidDel="00D07B8C">
          <w:rPr>
            <w:lang w:val="en-US"/>
          </w:rPr>
          <w:delText xml:space="preserve">we </w:delText>
        </w:r>
      </w:del>
      <w:ins w:id="41" w:author="AYSHA KHALED MUBARAK HAMAD" w:date="2020-12-17T22:33:00Z">
        <w:r>
          <w:rPr>
            <w:lang w:val="en-US"/>
          </w:rPr>
          <w:t xml:space="preserve">it </w:t>
        </w:r>
      </w:ins>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6BD0FF00"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Pr>
          <w:lang w:val="en-US"/>
        </w:rPr>
        <w:t xml:space="preserve">template </w:t>
      </w:r>
      <w:del w:id="42" w:author="AYSHA KHALED MUBARAK HAMAD" w:date="2020-12-17T22:35:00Z">
        <w:r w:rsidDel="00D07B8C">
          <w:rPr>
            <w:lang w:val="en-US"/>
          </w:rPr>
          <w:delText xml:space="preserve">that </w:delText>
        </w:r>
      </w:del>
      <w:ins w:id="43" w:author="AYSHA KHALED MUBARAK HAMAD" w:date="2020-12-17T22:35:00Z">
        <w:r w:rsidR="00D07B8C">
          <w:rPr>
            <w:lang w:val="en-US"/>
          </w:rPr>
          <w:t xml:space="preserve">which is </w:t>
        </w:r>
      </w:ins>
      <w:del w:id="44" w:author="AYSHA KHALED MUBARAK HAMAD" w:date="2020-12-17T22:35:00Z">
        <w:r w:rsidR="00C238A7" w:rsidDel="00D07B8C">
          <w:rPr>
            <w:lang w:val="en-US"/>
          </w:rPr>
          <w:delText xml:space="preserve">we </w:delText>
        </w:r>
      </w:del>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68B242BE" w:rsidR="00014947" w:rsidRPr="00713654" w:rsidRDefault="00F2354F" w:rsidP="00F2354F">
      <w:pPr>
        <w:pStyle w:val="UOB-FigStyle"/>
        <w:rPr>
          <w:b w:val="0"/>
          <w:bCs/>
          <w:lang w:val="en-US"/>
        </w:rPr>
      </w:pPr>
      <w:bookmarkStart w:id="45" w:name="_Ref59063313"/>
      <w:bookmarkStart w:id="46" w:name="_Toc59134604"/>
      <w:r w:rsidRPr="00F2354F">
        <w:t xml:space="preserve">Fig. </w:t>
      </w:r>
      <w:fldSimple w:instr=" SEQ Fig. \* ARABIC ">
        <w:r w:rsidR="00B66B1A">
          <w:rPr>
            <w:noProof/>
          </w:rPr>
          <w:t>1</w:t>
        </w:r>
      </w:fldSimple>
      <w:bookmarkEnd w:id="45"/>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46"/>
    </w:p>
    <w:p w14:paraId="3014D18A" w14:textId="1B4BC7B1"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illustrate</w:t>
      </w:r>
      <w:ins w:id="47" w:author="AYSHA KHALED MUBARAK HAMAD" w:date="2020-12-17T22:36:00Z">
        <w:r w:rsidR="00D07B8C">
          <w:rPr>
            <w:lang w:val="en-US"/>
          </w:rPr>
          <w:t>s</w:t>
        </w:r>
      </w:ins>
      <w:r>
        <w:rPr>
          <w:lang w:val="en-US"/>
        </w:rPr>
        <w:t xml:space="preserve"> the assumptions and definitions that</w:t>
      </w:r>
      <w:del w:id="48" w:author="AYSHA KHALED MUBARAK HAMAD" w:date="2020-12-17T22:36:00Z">
        <w:r w:rsidDel="00D07B8C">
          <w:rPr>
            <w:lang w:val="en-US"/>
          </w:rPr>
          <w:delText xml:space="preserve"> we</w:delText>
        </w:r>
      </w:del>
      <w:r>
        <w:rPr>
          <w:lang w:val="en-US"/>
        </w:rPr>
        <w:t xml:space="preserve"> </w:t>
      </w:r>
      <w:r w:rsidR="00565EBE">
        <w:rPr>
          <w:lang w:val="en-US"/>
        </w:rPr>
        <w:t>will</w:t>
      </w:r>
      <w:r>
        <w:rPr>
          <w:lang w:val="en-US"/>
        </w:rPr>
        <w:t xml:space="preserve"> </w:t>
      </w:r>
      <w:ins w:id="49" w:author="AYSHA KHALED MUBARAK HAMAD" w:date="2020-12-17T22:36:00Z">
        <w:r w:rsidR="00D07B8C">
          <w:rPr>
            <w:lang w:val="en-US"/>
          </w:rPr>
          <w:t xml:space="preserve">be </w:t>
        </w:r>
      </w:ins>
      <w:r>
        <w:rPr>
          <w:lang w:val="en-US"/>
        </w:rPr>
        <w:t>use</w:t>
      </w:r>
      <w:ins w:id="50" w:author="AYSHA KHALED MUBARAK HAMAD" w:date="2020-12-17T22:36:00Z">
        <w:r w:rsidR="00D07B8C">
          <w:rPr>
            <w:lang w:val="en-US"/>
          </w:rPr>
          <w:t>d</w:t>
        </w:r>
      </w:ins>
      <w:r>
        <w:rPr>
          <w:lang w:val="en-US"/>
        </w:rPr>
        <w:t xml:space="preserv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65DA37B" w:rsidR="00072BC2" w:rsidRPr="00713654" w:rsidRDefault="00072BC2" w:rsidP="008B5757">
      <w:pPr>
        <w:pStyle w:val="UOB-FigStyle"/>
        <w:spacing w:after="0" w:line="360" w:lineRule="auto"/>
        <w:rPr>
          <w:b w:val="0"/>
          <w:bCs/>
          <w:lang w:val="en-US"/>
        </w:rPr>
      </w:pPr>
      <w:bookmarkStart w:id="51" w:name="_Ref59065197"/>
      <w:bookmarkStart w:id="52" w:name="_Toc59134598"/>
      <w:r>
        <w:t>Table (</w:t>
      </w:r>
      <w:fldSimple w:instr=" SEQ Table_( \* ARABIC ">
        <w:r w:rsidR="000F7D58">
          <w:rPr>
            <w:noProof/>
          </w:rPr>
          <w:t>1</w:t>
        </w:r>
      </w:fldSimple>
      <w:bookmarkEnd w:id="51"/>
      <w:r>
        <w:rPr>
          <w:lang w:val="en-US"/>
        </w:rPr>
        <w:t>)</w:t>
      </w:r>
      <w:r>
        <w:rPr>
          <w:noProof/>
          <w:lang w:val="en-US"/>
        </w:rPr>
        <w:t>:</w:t>
      </w:r>
      <w:r w:rsidRPr="00713654">
        <w:rPr>
          <w:b w:val="0"/>
          <w:bCs/>
          <w:noProof/>
          <w:lang w:val="en-US"/>
        </w:rPr>
        <w:t xml:space="preserve"> Adopted Scenario Variables</w:t>
      </w:r>
      <w:bookmarkEnd w:id="52"/>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0D8AAFC3" w:rsidR="00BB6B64" w:rsidRPr="00BB6B64" w:rsidRDefault="00AB0DD4" w:rsidP="001122AB">
            <w:pPr>
              <w:spacing w:line="276" w:lineRule="auto"/>
              <w:jc w:val="center"/>
              <w:rPr>
                <w:b/>
                <w:bCs w:val="0"/>
                <w:lang w:val="en-US"/>
              </w:rPr>
            </w:pPr>
            <w:r>
              <w:rPr>
                <w:b/>
                <w:bCs w:val="0"/>
                <w:lang w:val="en-US"/>
              </w:rPr>
              <w:t xml:space="preserve">Implementation in </w:t>
            </w:r>
            <w:del w:id="53" w:author="AYSHA KHALED MUBARAK HAMAD" w:date="2020-12-17T22:37:00Z">
              <w:r w:rsidR="00BB6B64" w:rsidDel="00D07B8C">
                <w:rPr>
                  <w:b/>
                  <w:bCs w:val="0"/>
                  <w:lang w:val="en-US"/>
                </w:rPr>
                <w:delText xml:space="preserve">our </w:delText>
              </w:r>
            </w:del>
            <w:ins w:id="54" w:author="AYSHA KHALED MUBARAK HAMAD" w:date="2020-12-17T22:37:00Z">
              <w:r w:rsidR="00D07B8C">
                <w:rPr>
                  <w:b/>
                  <w:bCs w:val="0"/>
                  <w:lang w:val="en-US"/>
                </w:rPr>
                <w:t xml:space="preserve">research’s </w:t>
              </w:r>
            </w:ins>
            <w:r>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5F77736A" w:rsidR="00BB6B64" w:rsidRDefault="00D73CD3" w:rsidP="00BB6B64">
            <w:pPr>
              <w:spacing w:line="276" w:lineRule="auto"/>
              <w:jc w:val="both"/>
              <w:rPr>
                <w:lang w:val="en-US"/>
              </w:rPr>
            </w:pPr>
            <w:del w:id="55" w:author="AYSHA KHALED MUBARAK HAMAD" w:date="2020-12-17T22:37:00Z">
              <w:r w:rsidDel="00D07B8C">
                <w:rPr>
                  <w:lang w:val="en-US"/>
                </w:rPr>
                <w:delText>W</w:delText>
              </w:r>
              <w:r w:rsidR="00AB0DD4" w:rsidDel="00D07B8C">
                <w:rPr>
                  <w:lang w:val="en-US"/>
                </w:rPr>
                <w:delText xml:space="preserve">e </w:delText>
              </w:r>
            </w:del>
            <w:ins w:id="56" w:author="AYSHA KHALED MUBARAK HAMAD" w:date="2020-12-17T22:37:00Z">
              <w:r w:rsidR="00D07B8C">
                <w:rPr>
                  <w:lang w:val="en-US"/>
                </w:rPr>
                <w:t xml:space="preserve">The </w:t>
              </w:r>
            </w:ins>
            <w:del w:id="57" w:author="AYSHA KHALED MUBARAK HAMAD" w:date="2020-12-17T22:37:00Z">
              <w:r w:rsidR="007D2143" w:rsidDel="00D07B8C">
                <w:rPr>
                  <w:lang w:val="en-US"/>
                </w:rPr>
                <w:delText>will</w:delText>
              </w:r>
              <w:r w:rsidR="002D073B" w:rsidDel="00D07B8C">
                <w:rPr>
                  <w:lang w:val="en-US"/>
                </w:rPr>
                <w:delText xml:space="preserve"> use</w:delText>
              </w:r>
              <w:r w:rsidR="00AB0DD4" w:rsidDel="00D07B8C">
                <w:rPr>
                  <w:lang w:val="en-US"/>
                </w:rPr>
                <w:delText xml:space="preserve"> the </w:delText>
              </w:r>
            </w:del>
            <w:r w:rsidR="00AB0DD4">
              <w:rPr>
                <w:lang w:val="en-US"/>
              </w:rPr>
              <w:t xml:space="preserve">Logistic Growth Model </w:t>
            </w:r>
            <w:ins w:id="58" w:author="AYSHA KHALED MUBARAK HAMAD" w:date="2020-12-17T22:37:00Z">
              <w:r w:rsidR="00D07B8C">
                <w:rPr>
                  <w:lang w:val="en-US"/>
                </w:rPr>
                <w:t xml:space="preserve">will be used </w:t>
              </w:r>
            </w:ins>
            <w:r w:rsidR="00AB0DD4">
              <w:rPr>
                <w:lang w:val="en-US"/>
              </w:rPr>
              <w:t xml:space="preserve">to project the number of cases in </w:t>
            </w:r>
            <w:del w:id="59" w:author="AYSHA KHALED MUBARAK HAMAD" w:date="2020-12-17T22:37:00Z">
              <w:r w:rsidR="00AB0DD4" w:rsidDel="00D07B8C">
                <w:rPr>
                  <w:lang w:val="en-US"/>
                </w:rPr>
                <w:delText xml:space="preserve">our </w:delText>
              </w:r>
            </w:del>
            <w:ins w:id="60" w:author="AYSHA KHALED MUBARAK HAMAD" w:date="2020-12-17T22:37:00Z">
              <w:r w:rsidR="00D07B8C">
                <w:rPr>
                  <w:lang w:val="en-US"/>
                </w:rPr>
                <w:t xml:space="preserve">the </w:t>
              </w:r>
            </w:ins>
            <w:r w:rsidR="00AB0DD4">
              <w:rPr>
                <w:lang w:val="en-US"/>
              </w:rPr>
              <w:t>scenario</w:t>
            </w:r>
            <w:r>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w:t>
            </w:r>
            <w:ins w:id="61" w:author="AYSHA KHALED MUBARAK HAMAD" w:date="2020-12-17T22:38:00Z">
              <w:r w:rsidR="00D07B8C">
                <w:rPr>
                  <w:lang w:val="en-US"/>
                </w:rPr>
                <w:t xml:space="preserve"> applied</w:t>
              </w:r>
            </w:ins>
            <w:r w:rsidR="00AB0DD4">
              <w:rPr>
                <w:lang w:val="en-US"/>
              </w:rPr>
              <w:t xml:space="preserv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4A8FD9D8" w:rsidR="00BB6B64" w:rsidRDefault="00D87000" w:rsidP="00D87000">
            <w:pPr>
              <w:spacing w:line="276" w:lineRule="auto"/>
              <w:jc w:val="both"/>
              <w:rPr>
                <w:lang w:val="en-US"/>
              </w:rPr>
            </w:pPr>
            <w:r>
              <w:rPr>
                <w:lang w:val="en-US"/>
              </w:rPr>
              <w:t>I</w:t>
            </w:r>
            <w:del w:id="62" w:author="AYSHA KHALED MUBARAK HAMAD" w:date="2020-12-17T22:41:00Z">
              <w:r w:rsidDel="009E1F20">
                <w:rPr>
                  <w:lang w:val="en-US"/>
                </w:rPr>
                <w:delText xml:space="preserve">n </w:delText>
              </w:r>
            </w:del>
            <w:del w:id="63" w:author="AYSHA KHALED MUBARAK HAMAD" w:date="2020-12-17T22:39:00Z">
              <w:r w:rsidDel="00D07B8C">
                <w:rPr>
                  <w:lang w:val="en-US"/>
                </w:rPr>
                <w:delText xml:space="preserve">our </w:delText>
              </w:r>
            </w:del>
            <w:del w:id="64" w:author="AYSHA KHALED MUBARAK HAMAD" w:date="2020-12-17T22:41:00Z">
              <w:r w:rsidDel="009E1F20">
                <w:rPr>
                  <w:lang w:val="en-US"/>
                </w:rPr>
                <w:delText xml:space="preserve">scenario, </w:delText>
              </w:r>
            </w:del>
            <w:del w:id="65" w:author="AYSHA KHALED MUBARAK HAMAD" w:date="2020-12-17T22:39:00Z">
              <w:r w:rsidDel="00D07B8C">
                <w:rPr>
                  <w:lang w:val="en-US"/>
                </w:rPr>
                <w:delText>w</w:delText>
              </w:r>
              <w:r w:rsidR="00AB0DD4" w:rsidDel="00D07B8C">
                <w:rPr>
                  <w:lang w:val="en-US"/>
                </w:rPr>
                <w:delText xml:space="preserve">e </w:delText>
              </w:r>
            </w:del>
            <w:ins w:id="66" w:author="AYSHA KHALED MUBARAK HAMAD" w:date="2020-12-17T22:39:00Z">
              <w:r w:rsidR="00D07B8C">
                <w:rPr>
                  <w:lang w:val="en-US"/>
                </w:rPr>
                <w:t xml:space="preserve">t </w:t>
              </w:r>
            </w:ins>
            <w:r w:rsidR="007D2143">
              <w:rPr>
                <w:lang w:val="en-US"/>
              </w:rPr>
              <w:t xml:space="preserve">will </w:t>
            </w:r>
            <w:r w:rsidR="00AB0DD4">
              <w:rPr>
                <w:lang w:val="en-US"/>
              </w:rPr>
              <w:t xml:space="preserve">project </w:t>
            </w:r>
            <w:r>
              <w:rPr>
                <w:lang w:val="en-US"/>
              </w:rPr>
              <w:t xml:space="preserve">the cases </w:t>
            </w:r>
            <w:r w:rsidR="00AB0DD4">
              <w:rPr>
                <w:lang w:val="en-US"/>
              </w:rPr>
              <w:t>for three months (90 days)</w:t>
            </w:r>
            <w:r>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7BBB646C" w:rsidR="00FD39CD" w:rsidRDefault="00FD39CD" w:rsidP="00BB6B64">
            <w:pPr>
              <w:spacing w:line="276" w:lineRule="auto"/>
              <w:jc w:val="both"/>
              <w:rPr>
                <w:lang w:val="en-US"/>
              </w:rPr>
            </w:pPr>
            <w:r>
              <w:rPr>
                <w:lang w:val="en-US"/>
              </w:rPr>
              <w:t>I</w:t>
            </w:r>
            <w:ins w:id="67" w:author="AYSHA KHALED MUBARAK HAMAD" w:date="2020-12-17T22:41:00Z">
              <w:r w:rsidR="009E1F20">
                <w:rPr>
                  <w:lang w:val="en-US"/>
                </w:rPr>
                <w:t>t</w:t>
              </w:r>
            </w:ins>
            <w:del w:id="68" w:author="AYSHA KHALED MUBARAK HAMAD" w:date="2020-12-17T22:41:00Z">
              <w:r w:rsidDel="009E1F20">
                <w:rPr>
                  <w:lang w:val="en-US"/>
                </w:rPr>
                <w:delText xml:space="preserve">n </w:delText>
              </w:r>
            </w:del>
            <w:del w:id="69" w:author="AYSHA KHALED MUBARAK HAMAD" w:date="2020-12-17T22:39:00Z">
              <w:r w:rsidDel="00D07B8C">
                <w:rPr>
                  <w:lang w:val="en-US"/>
                </w:rPr>
                <w:delText xml:space="preserve">our </w:delText>
              </w:r>
            </w:del>
            <w:del w:id="70" w:author="AYSHA KHALED MUBARAK HAMAD" w:date="2020-12-17T22:41:00Z">
              <w:r w:rsidDel="009E1F20">
                <w:rPr>
                  <w:lang w:val="en-US"/>
                </w:rPr>
                <w:delText xml:space="preserve">scenario, </w:delText>
              </w:r>
            </w:del>
            <w:del w:id="71" w:author="AYSHA KHALED MUBARAK HAMAD" w:date="2020-12-17T22:39:00Z">
              <w:r w:rsidDel="00D07B8C">
                <w:rPr>
                  <w:lang w:val="en-US"/>
                </w:rPr>
                <w:delText xml:space="preserve">we </w:delText>
              </w:r>
            </w:del>
            <w:ins w:id="72" w:author="AYSHA KHALED MUBARAK HAMAD" w:date="2020-12-17T22:39:00Z">
              <w:r w:rsidR="00D07B8C">
                <w:rPr>
                  <w:lang w:val="en-US"/>
                </w:rPr>
                <w:t xml:space="preserve"> </w:t>
              </w:r>
            </w:ins>
            <w:r w:rsidR="009C5823">
              <w:rPr>
                <w:lang w:val="en-US"/>
              </w:rPr>
              <w:t>will use</w:t>
            </w:r>
            <w:r>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Pr>
                <w:lang w:val="en-US"/>
              </w:rPr>
              <w:t xml:space="preserve"> on the </w:t>
            </w:r>
            <w:r w:rsidRPr="00D07B8C">
              <w:rPr>
                <w:highlight w:val="yellow"/>
                <w:lang w:val="en-US"/>
                <w:rPrChange w:id="73" w:author="AYSHA KHALED MUBARAK HAMAD" w:date="2020-12-17T22:40:00Z">
                  <w:rPr>
                    <w:lang w:val="en-US"/>
                  </w:rPr>
                </w:rPrChange>
              </w:rPr>
              <w:t>1</w:t>
            </w:r>
            <w:r w:rsidRPr="00D07B8C">
              <w:rPr>
                <w:highlight w:val="yellow"/>
                <w:vertAlign w:val="superscript"/>
                <w:lang w:val="en-US"/>
                <w:rPrChange w:id="74" w:author="AYSHA KHALED MUBARAK HAMAD" w:date="2020-12-17T22:40:00Z">
                  <w:rPr>
                    <w:vertAlign w:val="superscript"/>
                    <w:lang w:val="en-US"/>
                  </w:rPr>
                </w:rPrChange>
              </w:rPr>
              <w:t>st</w:t>
            </w:r>
            <w:r w:rsidRPr="00D07B8C">
              <w:rPr>
                <w:highlight w:val="yellow"/>
                <w:lang w:val="en-US"/>
                <w:rPrChange w:id="75" w:author="AYSHA KHALED MUBARAK HAMAD" w:date="2020-12-17T22:40:00Z">
                  <w:rPr>
                    <w:lang w:val="en-US"/>
                  </w:rPr>
                </w:rPrChange>
              </w:rPr>
              <w:t xml:space="preserve"> of </w:t>
            </w:r>
            <w:r w:rsidR="002225B0" w:rsidRPr="00D07B8C">
              <w:rPr>
                <w:highlight w:val="yellow"/>
                <w:lang w:val="en-US"/>
                <w:rPrChange w:id="76" w:author="AYSHA KHALED MUBARAK HAMAD" w:date="2020-12-17T22:40:00Z">
                  <w:rPr>
                    <w:lang w:val="en-US"/>
                  </w:rPr>
                </w:rPrChange>
              </w:rPr>
              <w:t>August</w:t>
            </w:r>
            <w:r w:rsidRPr="00D07B8C">
              <w:rPr>
                <w:highlight w:val="yellow"/>
                <w:lang w:val="en-US"/>
                <w:rPrChange w:id="77" w:author="AYSHA KHALED MUBARAK HAMAD" w:date="2020-12-17T22:40:00Z">
                  <w:rPr>
                    <w:lang w:val="en-US"/>
                  </w:rPr>
                </w:rPrChange>
              </w:rPr>
              <w:t xml:space="preserve"> 2020</w:t>
            </w:r>
            <w:r>
              <w:rPr>
                <w:lang w:val="en-US"/>
              </w:rPr>
              <w:t>. Th</w:t>
            </w:r>
            <w:r w:rsidR="00A7637F">
              <w:rPr>
                <w:lang w:val="en-US"/>
              </w:rPr>
              <w:t xml:space="preserve">ese values </w:t>
            </w:r>
            <w:r>
              <w:rPr>
                <w:lang w:val="en-US"/>
              </w:rPr>
              <w:t xml:space="preserve">play an important role as </w:t>
            </w:r>
            <w:r w:rsidR="00A7637F">
              <w:rPr>
                <w:lang w:val="en-US"/>
              </w:rPr>
              <w:t xml:space="preserve">they </w:t>
            </w:r>
            <w:r w:rsidR="002225B0">
              <w:rPr>
                <w:lang w:val="en-US"/>
              </w:rPr>
              <w:t>determine</w:t>
            </w:r>
            <w:r>
              <w:rPr>
                <w:lang w:val="en-US"/>
              </w:rPr>
              <w:t xml:space="preserve"> the hospitalization rate</w:t>
            </w:r>
            <w:r w:rsidR="00A7637F">
              <w:rPr>
                <w:lang w:val="en-US"/>
              </w:rPr>
              <w:t xml:space="preserve"> for </w:t>
            </w:r>
            <w:del w:id="78" w:author="AYSHA KHALED MUBARAK HAMAD" w:date="2020-12-17T22:40:00Z">
              <w:r w:rsidR="00A7637F" w:rsidDel="00D07B8C">
                <w:rPr>
                  <w:lang w:val="en-US"/>
                </w:rPr>
                <w:delText xml:space="preserve">our </w:delText>
              </w:r>
            </w:del>
            <w:ins w:id="79" w:author="AYSHA KHALED MUBARAK HAMAD" w:date="2020-12-17T22:45:00Z">
              <w:r w:rsidR="009E1F20">
                <w:rPr>
                  <w:lang w:val="en-US"/>
                </w:rPr>
                <w:t>the chosen</w:t>
              </w:r>
            </w:ins>
            <w:ins w:id="80" w:author="AYSHA KHALED MUBARAK HAMAD" w:date="2020-12-17T22:40:00Z">
              <w:r w:rsidR="00D07B8C">
                <w:rPr>
                  <w:lang w:val="en-US"/>
                </w:rPr>
                <w:t xml:space="preserve"> </w:t>
              </w:r>
            </w:ins>
            <w:r w:rsidR="00A7637F">
              <w:rPr>
                <w:lang w:val="en-US"/>
              </w:rPr>
              <w:t>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79DF47FD" w:rsidR="007F7C01" w:rsidRDefault="007F7C01" w:rsidP="00461976">
            <w:pPr>
              <w:spacing w:line="276" w:lineRule="auto"/>
              <w:jc w:val="both"/>
              <w:rPr>
                <w:lang w:val="en-US"/>
              </w:rPr>
            </w:pPr>
            <w:del w:id="81" w:author="AYSHA KHALED MUBARAK HAMAD" w:date="2020-12-17T22:42:00Z">
              <w:r w:rsidDel="009E1F20">
                <w:rPr>
                  <w:lang w:val="en-US"/>
                </w:rPr>
                <w:delText>I</w:delText>
              </w:r>
            </w:del>
            <w:del w:id="82" w:author="AYSHA KHALED MUBARAK HAMAD" w:date="2020-12-17T22:41:00Z">
              <w:r w:rsidDel="009E1F20">
                <w:rPr>
                  <w:lang w:val="en-US"/>
                </w:rPr>
                <w:delText xml:space="preserve">n </w:delText>
              </w:r>
            </w:del>
            <w:del w:id="83" w:author="AYSHA KHALED MUBARAK HAMAD" w:date="2020-12-17T22:40:00Z">
              <w:r w:rsidDel="00D07B8C">
                <w:rPr>
                  <w:lang w:val="en-US"/>
                </w:rPr>
                <w:delText xml:space="preserve">our </w:delText>
              </w:r>
            </w:del>
            <w:del w:id="84" w:author="AYSHA KHALED MUBARAK HAMAD" w:date="2020-12-17T22:41:00Z">
              <w:r w:rsidDel="009E1F20">
                <w:rPr>
                  <w:lang w:val="en-US"/>
                </w:rPr>
                <w:delText>scenar</w:delText>
              </w:r>
            </w:del>
            <w:ins w:id="85" w:author="AYSHA KHALED MUBARAK HAMAD" w:date="2020-12-17T22:42:00Z">
              <w:r w:rsidR="009E1F20">
                <w:rPr>
                  <w:lang w:val="en-US"/>
                </w:rPr>
                <w:t>T</w:t>
              </w:r>
            </w:ins>
            <w:del w:id="86" w:author="AYSHA KHALED MUBARAK HAMAD" w:date="2020-12-17T22:41:00Z">
              <w:r w:rsidDel="009E1F20">
                <w:rPr>
                  <w:lang w:val="en-US"/>
                </w:rPr>
                <w:delText xml:space="preserve">io, </w:delText>
              </w:r>
            </w:del>
            <w:del w:id="87" w:author="AYSHA KHALED MUBARAK HAMAD" w:date="2020-12-17T22:40:00Z">
              <w:r w:rsidDel="009E1F20">
                <w:rPr>
                  <w:lang w:val="en-US"/>
                </w:rPr>
                <w:delText xml:space="preserve">we </w:delText>
              </w:r>
            </w:del>
            <w:del w:id="88" w:author="AYSHA KHALED MUBARAK HAMAD" w:date="2020-12-17T22:42:00Z">
              <w:r w:rsidDel="009E1F20">
                <w:rPr>
                  <w:lang w:val="en-US"/>
                </w:rPr>
                <w:delText>will calculate t</w:delText>
              </w:r>
            </w:del>
            <w:r>
              <w:rPr>
                <w:lang w:val="en-US"/>
              </w:rPr>
              <w:t>his value</w:t>
            </w:r>
            <w:ins w:id="89" w:author="AYSHA KHALED MUBARAK HAMAD" w:date="2020-12-17T22:42:00Z">
              <w:r w:rsidR="009E1F20">
                <w:rPr>
                  <w:lang w:val="en-US"/>
                </w:rPr>
                <w:t xml:space="preserve"> </w:t>
              </w:r>
              <w:r w:rsidR="009E1F20">
                <w:rPr>
                  <w:lang w:val="en-US"/>
                </w:rPr>
                <w:t xml:space="preserve">will </w:t>
              </w:r>
              <w:r w:rsidR="009E1F20">
                <w:rPr>
                  <w:lang w:val="en-US"/>
                </w:rPr>
                <w:t>be calculated</w:t>
              </w:r>
            </w:ins>
            <w:r>
              <w:rPr>
                <w:lang w:val="en-US"/>
              </w:rPr>
              <w:t xml:space="preserv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90" w:name="_Toc59134580"/>
      <w:r>
        <w:rPr>
          <w:lang w:val="en-US"/>
        </w:rPr>
        <w:lastRenderedPageBreak/>
        <w:t>Population</w:t>
      </w:r>
      <w:bookmarkEnd w:id="29"/>
      <w:bookmarkEnd w:id="30"/>
      <w:bookmarkEnd w:id="90"/>
    </w:p>
    <w:p w14:paraId="17C913CB" w14:textId="286A806E" w:rsidR="005A6881" w:rsidRDefault="00F551E4" w:rsidP="005A6881">
      <w:pPr>
        <w:ind w:firstLine="576"/>
        <w:jc w:val="both"/>
        <w:rPr>
          <w:lang w:val="en-US"/>
        </w:rPr>
      </w:pPr>
      <w:bookmarkStart w:id="91" w:name="_Ref58687985"/>
      <w:bookmarkStart w:id="92"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6FFE69CF" w14:textId="77777777" w:rsidR="006B47B6" w:rsidRDefault="006B47B6" w:rsidP="006B47B6">
      <w:pPr>
        <w:pStyle w:val="UOB-Headings"/>
        <w:numPr>
          <w:ilvl w:val="0"/>
          <w:numId w:val="0"/>
        </w:numPr>
        <w:ind w:left="576"/>
        <w:rPr>
          <w:ins w:id="93" w:author="AYSHA KHALED MUBARAK HAMAD" w:date="2020-12-17T22:50:00Z"/>
          <w:lang w:val="en-US"/>
        </w:rPr>
        <w:pPrChange w:id="94" w:author="AYSHA KHALED MUBARAK HAMAD" w:date="2020-12-17T22:50:00Z">
          <w:pPr>
            <w:pStyle w:val="UOB-Headings"/>
          </w:pPr>
        </w:pPrChange>
      </w:pPr>
      <w:bookmarkStart w:id="95" w:name="_Toc59134581"/>
    </w:p>
    <w:p w14:paraId="49DB21B3" w14:textId="5B65EB3D" w:rsidR="000B2087" w:rsidRDefault="00503BF3" w:rsidP="00503BF3">
      <w:pPr>
        <w:pStyle w:val="UOB-Headings"/>
        <w:rPr>
          <w:lang w:val="en-US"/>
        </w:rPr>
      </w:pPr>
      <w:r>
        <w:rPr>
          <w:lang w:val="en-US"/>
        </w:rPr>
        <w:t>Research Study Tools</w:t>
      </w:r>
      <w:bookmarkEnd w:id="91"/>
      <w:bookmarkEnd w:id="92"/>
      <w:bookmarkEnd w:id="95"/>
    </w:p>
    <w:p w14:paraId="0BA06CCC" w14:textId="2E5D9762" w:rsidR="005F46B4" w:rsidRDefault="004E142E" w:rsidP="005F46B4">
      <w:pPr>
        <w:ind w:firstLine="576"/>
        <w:jc w:val="both"/>
        <w:rPr>
          <w:lang w:val="en-US"/>
        </w:rPr>
      </w:pPr>
      <w:bookmarkStart w:id="96" w:name="_Ref58687988"/>
      <w:bookmarkStart w:id="97"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hich </w:t>
      </w:r>
      <w:r w:rsidR="00EB5DE4">
        <w:rPr>
          <w:lang w:val="en-US"/>
        </w:rPr>
        <w:t xml:space="preserve">data analysis </w:t>
      </w:r>
      <w:r w:rsidR="009360E6">
        <w:rPr>
          <w:lang w:val="en-US"/>
        </w:rPr>
        <w:t xml:space="preserve">tools 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98" w:name="_Toc59134582"/>
      <w:r>
        <w:rPr>
          <w:lang w:val="en-US"/>
        </w:rPr>
        <w:t>Data</w:t>
      </w:r>
      <w:r w:rsidR="00941C38">
        <w:rPr>
          <w:lang w:val="en-US"/>
        </w:rPr>
        <w:t xml:space="preserve"> and Variable</w:t>
      </w:r>
      <w:r>
        <w:rPr>
          <w:lang w:val="en-US"/>
        </w:rPr>
        <w:t xml:space="preserve"> Extraction</w:t>
      </w:r>
      <w:bookmarkEnd w:id="98"/>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lastRenderedPageBreak/>
        <w:t>Hospital Beds per Thousand</w:t>
      </w:r>
      <w:r w:rsidR="00EB6C54">
        <w:rPr>
          <w:lang w:val="en-US"/>
        </w:rPr>
        <w:t xml:space="preserve"> – the </w:t>
      </w:r>
      <w:r w:rsidR="000C46D1">
        <w:rPr>
          <w:lang w:val="en-US"/>
        </w:rPr>
        <w:t>number of hospital beds per 1,000 people</w:t>
      </w:r>
    </w:p>
    <w:p w14:paraId="1E2004A7" w14:textId="29862830" w:rsidR="00352B43" w:rsidRDefault="00352B43" w:rsidP="009315C7">
      <w:pPr>
        <w:ind w:firstLine="576"/>
        <w:jc w:val="both"/>
        <w:rPr>
          <w:lang w:val="en-US"/>
        </w:rPr>
      </w:pPr>
      <w:r>
        <w:rPr>
          <w:lang w:val="en-US"/>
        </w:rPr>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w:t>
      </w:r>
      <w:del w:id="99" w:author="AYSHA KHALED MUBARAK HAMAD" w:date="2020-12-17T22:53:00Z">
        <w:r w:rsidDel="006B47B6">
          <w:rPr>
            <w:lang w:val="en-US"/>
          </w:rPr>
          <w:delText xml:space="preserve">our </w:delText>
        </w:r>
      </w:del>
      <w:ins w:id="100" w:author="AYSHA KHALED MUBARAK HAMAD" w:date="2020-12-17T22:53:00Z">
        <w:r w:rsidR="006B47B6">
          <w:rPr>
            <w:lang w:val="en-US"/>
          </w:rPr>
          <w:t>the</w:t>
        </w:r>
        <w:r w:rsidR="006B47B6">
          <w:rPr>
            <w:lang w:val="en-US"/>
          </w:rPr>
          <w:t xml:space="preserve"> </w:t>
        </w:r>
      </w:ins>
      <w:r>
        <w:rPr>
          <w:lang w:val="en-US"/>
        </w:rPr>
        <w:t xml:space="preserve">statistical analysis </w:t>
      </w:r>
      <w:r w:rsidR="000F7D58">
        <w:rPr>
          <w:lang w:val="en-US"/>
        </w:rPr>
        <w:t>to</w:t>
      </w:r>
      <w:r>
        <w:rPr>
          <w:lang w:val="en-US"/>
        </w:rPr>
        <w:t xml:space="preserve"> produce factors related to </w:t>
      </w:r>
      <w:del w:id="101" w:author="AYSHA KHALED MUBARAK HAMAD" w:date="2020-12-17T22:53:00Z">
        <w:r w:rsidDel="006B47B6">
          <w:rPr>
            <w:lang w:val="en-US"/>
          </w:rPr>
          <w:delText xml:space="preserve">our </w:delText>
        </w:r>
      </w:del>
      <w:ins w:id="102" w:author="AYSHA KHALED MUBARAK HAMAD" w:date="2020-12-17T22:53:00Z">
        <w:r w:rsidR="006B47B6">
          <w:rPr>
            <w:lang w:val="en-US"/>
          </w:rPr>
          <w:t>this</w:t>
        </w:r>
        <w:r w:rsidR="006B47B6">
          <w:rPr>
            <w:lang w:val="en-US"/>
          </w:rPr>
          <w:t xml:space="preserve"> </w:t>
        </w:r>
      </w:ins>
      <w:r>
        <w:rPr>
          <w:lang w:val="en-US"/>
        </w:rPr>
        <w:t>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64DF574C" w:rsidR="000F7D58" w:rsidRPr="000F7D58" w:rsidRDefault="000F7D58" w:rsidP="004840BE">
      <w:pPr>
        <w:pStyle w:val="UOB-FigStyle"/>
        <w:spacing w:after="0" w:line="360" w:lineRule="auto"/>
        <w:rPr>
          <w:b w:val="0"/>
          <w:bCs/>
          <w:lang w:val="en-US"/>
        </w:rPr>
      </w:pPr>
      <w:bookmarkStart w:id="103" w:name="_Ref59114106"/>
      <w:bookmarkStart w:id="104" w:name="_Ref59114068"/>
      <w:bookmarkStart w:id="105" w:name="_Toc59134599"/>
      <w:r>
        <w:t>Table (</w:t>
      </w:r>
      <w:fldSimple w:instr=" SEQ Table_( \* ARABIC ">
        <w:r>
          <w:rPr>
            <w:noProof/>
          </w:rPr>
          <w:t>2</w:t>
        </w:r>
      </w:fldSimple>
      <w:bookmarkEnd w:id="103"/>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104"/>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105"/>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68326439" w14:textId="77777777" w:rsidR="006B47B6" w:rsidRDefault="006B47B6" w:rsidP="006B47B6">
      <w:pPr>
        <w:pStyle w:val="UOB-Subheadings"/>
        <w:numPr>
          <w:ilvl w:val="0"/>
          <w:numId w:val="0"/>
        </w:numPr>
        <w:ind w:left="720"/>
        <w:rPr>
          <w:ins w:id="106" w:author="AYSHA KHALED MUBARAK HAMAD" w:date="2020-12-17T22:55:00Z"/>
          <w:lang w:val="en-US"/>
        </w:rPr>
        <w:pPrChange w:id="107" w:author="AYSHA KHALED MUBARAK HAMAD" w:date="2020-12-17T22:55:00Z">
          <w:pPr>
            <w:pStyle w:val="UOB-Subheadings"/>
          </w:pPr>
        </w:pPrChange>
      </w:pPr>
      <w:bookmarkStart w:id="108" w:name="_Toc59134583"/>
    </w:p>
    <w:p w14:paraId="463A2351" w14:textId="1AC08EC9" w:rsidR="005F46B4" w:rsidRDefault="005F46B4" w:rsidP="005F46B4">
      <w:pPr>
        <w:pStyle w:val="UOB-Subheadings"/>
        <w:rPr>
          <w:lang w:val="en-US"/>
        </w:rPr>
      </w:pPr>
      <w:r>
        <w:rPr>
          <w:lang w:val="en-US"/>
        </w:rPr>
        <w:t>Other Study Tools</w:t>
      </w:r>
      <w:bookmarkEnd w:id="108"/>
    </w:p>
    <w:p w14:paraId="251E73AA" w14:textId="703BC92D" w:rsidR="00DE19DA" w:rsidRDefault="00F439C6" w:rsidP="00992B77">
      <w:pPr>
        <w:ind w:firstLine="576"/>
        <w:jc w:val="both"/>
        <w:rPr>
          <w:ins w:id="109" w:author="AYSHA KHALED MUBARAK HAMAD" w:date="2020-12-17T22:55:00Z"/>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40A1C7D2" w14:textId="77777777" w:rsidR="006B47B6" w:rsidRDefault="006B47B6" w:rsidP="00992B77">
      <w:pPr>
        <w:ind w:firstLine="576"/>
        <w:jc w:val="both"/>
        <w:rPr>
          <w:lang w:val="en-US"/>
        </w:rPr>
      </w:pPr>
    </w:p>
    <w:p w14:paraId="210C9FC5" w14:textId="1AA96507" w:rsidR="00503BF3" w:rsidRDefault="00503BF3" w:rsidP="00503BF3">
      <w:pPr>
        <w:pStyle w:val="UOB-Headings"/>
        <w:rPr>
          <w:lang w:val="en-US"/>
        </w:rPr>
      </w:pPr>
      <w:bookmarkStart w:id="110" w:name="_Toc59134584"/>
      <w:r>
        <w:rPr>
          <w:lang w:val="en-US"/>
        </w:rPr>
        <w:t>Data Collection and Procedures</w:t>
      </w:r>
      <w:bookmarkEnd w:id="96"/>
      <w:bookmarkEnd w:id="97"/>
      <w:bookmarkEnd w:id="110"/>
    </w:p>
    <w:p w14:paraId="042CEDC2" w14:textId="299665DC" w:rsidR="00F31F4F" w:rsidRDefault="00F31F4F" w:rsidP="005B4523">
      <w:pPr>
        <w:ind w:firstLine="576"/>
        <w:jc w:val="both"/>
        <w:rPr>
          <w:lang w:val="en-US"/>
        </w:rPr>
      </w:pPr>
      <w:bookmarkStart w:id="111" w:name="_Ref58687991"/>
      <w:bookmarkStart w:id="112"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223BDD" w:rsidRPr="006B47B6">
        <w:rPr>
          <w:highlight w:val="yellow"/>
          <w:lang w:val="en-US"/>
          <w:rPrChange w:id="113" w:author="AYSHA KHALED MUBARAK HAMAD" w:date="2020-12-17T22:57:00Z">
            <w:rPr>
              <w:lang w:val="en-US"/>
            </w:rPr>
          </w:rPrChange>
        </w:rPr>
        <w:t>will be</w:t>
      </w:r>
      <w:r w:rsidR="00DD78E6" w:rsidRPr="006B47B6">
        <w:rPr>
          <w:highlight w:val="yellow"/>
          <w:lang w:val="en-US"/>
          <w:rPrChange w:id="114" w:author="AYSHA KHALED MUBARAK HAMAD" w:date="2020-12-17T22:57:00Z">
            <w:rPr>
              <w:lang w:val="en-US"/>
            </w:rPr>
          </w:rPrChange>
        </w:rPr>
        <w:t xml:space="preserve"> extracted</w:t>
      </w:r>
      <w:r w:rsidR="00DD78E6">
        <w:rPr>
          <w:lang w:val="en-US"/>
        </w:rPr>
        <w:t xml:space="preserve"> into CSV format and loaded into the data analysis tool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1B148D62" w:rsidR="005B4523" w:rsidRDefault="005902AE" w:rsidP="0045085A">
      <w:pPr>
        <w:keepNext/>
        <w:spacing w:line="276" w:lineRule="auto"/>
        <w:jc w:val="center"/>
      </w:pPr>
      <w:r>
        <w:rPr>
          <w:bCs w:val="0"/>
          <w:noProof/>
        </w:rPr>
        <w:lastRenderedPageBreak/>
        <w:drawing>
          <wp:inline distT="0" distB="0" distL="0" distR="0" wp14:anchorId="080EF434" wp14:editId="16159521">
            <wp:extent cx="3592350" cy="2286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2350" cy="2286000"/>
                    </a:xfrm>
                    <a:prstGeom prst="rect">
                      <a:avLst/>
                    </a:prstGeom>
                    <a:noFill/>
                    <a:ln>
                      <a:noFill/>
                    </a:ln>
                  </pic:spPr>
                </pic:pic>
              </a:graphicData>
            </a:graphic>
          </wp:inline>
        </w:drawing>
      </w:r>
    </w:p>
    <w:p w14:paraId="6AF48DD3" w14:textId="7AE75F15" w:rsidR="005B4523" w:rsidRPr="005B4523" w:rsidRDefault="005B4523" w:rsidP="0045085A">
      <w:pPr>
        <w:pStyle w:val="UOB-FigStyle"/>
        <w:rPr>
          <w:b w:val="0"/>
          <w:bCs/>
          <w:lang w:val="en-US"/>
        </w:rPr>
      </w:pPr>
      <w:bookmarkStart w:id="115" w:name="_Ref59079091"/>
      <w:bookmarkStart w:id="116" w:name="_Toc59134605"/>
      <w:r w:rsidRPr="006B47B6">
        <w:rPr>
          <w:highlight w:val="yellow"/>
          <w:rPrChange w:id="117" w:author="AYSHA KHALED MUBARAK HAMAD" w:date="2020-12-17T22:59:00Z">
            <w:rPr/>
          </w:rPrChange>
        </w:rPr>
        <w:t xml:space="preserve">Fig. </w:t>
      </w:r>
      <w:r w:rsidR="00EE4636" w:rsidRPr="006B47B6">
        <w:rPr>
          <w:highlight w:val="yellow"/>
          <w:rPrChange w:id="118" w:author="AYSHA KHALED MUBARAK HAMAD" w:date="2020-12-17T22:59:00Z">
            <w:rPr/>
          </w:rPrChange>
        </w:rPr>
        <w:fldChar w:fldCharType="begin"/>
      </w:r>
      <w:r w:rsidR="00EE4636" w:rsidRPr="006B47B6">
        <w:rPr>
          <w:highlight w:val="yellow"/>
          <w:rPrChange w:id="119" w:author="AYSHA KHALED MUBARAK HAMAD" w:date="2020-12-17T22:59:00Z">
            <w:rPr/>
          </w:rPrChange>
        </w:rPr>
        <w:instrText xml:space="preserve"> SEQ Fig. \* ARABIC </w:instrText>
      </w:r>
      <w:r w:rsidR="00EE4636" w:rsidRPr="006B47B6">
        <w:rPr>
          <w:highlight w:val="yellow"/>
          <w:rPrChange w:id="120" w:author="AYSHA KHALED MUBARAK HAMAD" w:date="2020-12-17T22:59:00Z">
            <w:rPr/>
          </w:rPrChange>
        </w:rPr>
        <w:fldChar w:fldCharType="separate"/>
      </w:r>
      <w:r w:rsidR="00B66B1A" w:rsidRPr="006B47B6">
        <w:rPr>
          <w:noProof/>
          <w:highlight w:val="yellow"/>
          <w:rPrChange w:id="121" w:author="AYSHA KHALED MUBARAK HAMAD" w:date="2020-12-17T22:59:00Z">
            <w:rPr>
              <w:noProof/>
            </w:rPr>
          </w:rPrChange>
        </w:rPr>
        <w:t>2</w:t>
      </w:r>
      <w:r w:rsidR="00EE4636" w:rsidRPr="006B47B6">
        <w:rPr>
          <w:noProof/>
          <w:highlight w:val="yellow"/>
          <w:rPrChange w:id="122" w:author="AYSHA KHALED MUBARAK HAMAD" w:date="2020-12-17T22:59:00Z">
            <w:rPr>
              <w:noProof/>
            </w:rPr>
          </w:rPrChange>
        </w:rPr>
        <w:fldChar w:fldCharType="end"/>
      </w:r>
      <w:bookmarkEnd w:id="115"/>
      <w:r w:rsidRPr="006B47B6">
        <w:rPr>
          <w:highlight w:val="yellow"/>
          <w:lang w:val="en-US"/>
          <w:rPrChange w:id="123" w:author="AYSHA KHALED MUBARAK HAMAD" w:date="2020-12-17T22:59:00Z">
            <w:rPr>
              <w:lang w:val="en-US"/>
            </w:rPr>
          </w:rPrChange>
        </w:rPr>
        <w:t>:</w:t>
      </w:r>
      <w:r w:rsidRPr="006B47B6">
        <w:rPr>
          <w:b w:val="0"/>
          <w:bCs/>
          <w:highlight w:val="yellow"/>
          <w:lang w:val="en-US"/>
          <w:rPrChange w:id="124" w:author="AYSHA KHALED MUBARAK HAMAD" w:date="2020-12-17T22:59:00Z">
            <w:rPr>
              <w:b w:val="0"/>
              <w:bCs/>
              <w:lang w:val="en-US"/>
            </w:rPr>
          </w:rPrChange>
        </w:rPr>
        <w:t xml:space="preserve"> High-</w:t>
      </w:r>
      <w:r w:rsidR="00D3479C" w:rsidRPr="006B47B6">
        <w:rPr>
          <w:b w:val="0"/>
          <w:bCs/>
          <w:highlight w:val="yellow"/>
          <w:lang w:val="en-US"/>
          <w:rPrChange w:id="125" w:author="AYSHA KHALED MUBARAK HAMAD" w:date="2020-12-17T22:59:00Z">
            <w:rPr>
              <w:b w:val="0"/>
              <w:bCs/>
              <w:lang w:val="en-US"/>
            </w:rPr>
          </w:rPrChange>
        </w:rPr>
        <w:t>L</w:t>
      </w:r>
      <w:r w:rsidRPr="006B47B6">
        <w:rPr>
          <w:b w:val="0"/>
          <w:bCs/>
          <w:highlight w:val="yellow"/>
          <w:lang w:val="en-US"/>
          <w:rPrChange w:id="126" w:author="AYSHA KHALED MUBARAK HAMAD" w:date="2020-12-17T22:59:00Z">
            <w:rPr>
              <w:b w:val="0"/>
              <w:bCs/>
              <w:lang w:val="en-US"/>
            </w:rPr>
          </w:rPrChange>
        </w:rPr>
        <w:t>evel Data Collection Procedure</w:t>
      </w:r>
      <w:bookmarkEnd w:id="116"/>
    </w:p>
    <w:p w14:paraId="6F95713E" w14:textId="1B027BC3" w:rsidR="00503BF3" w:rsidRPr="00503BF3" w:rsidRDefault="00503BF3" w:rsidP="00503BF3">
      <w:pPr>
        <w:pStyle w:val="UOB-Headings"/>
        <w:rPr>
          <w:lang w:val="en-US"/>
        </w:rPr>
      </w:pPr>
      <w:bookmarkStart w:id="127" w:name="_Ref59125275"/>
      <w:bookmarkStart w:id="128" w:name="_Toc59134585"/>
      <w:r>
        <w:rPr>
          <w:lang w:val="en-US"/>
        </w:rPr>
        <w:t xml:space="preserve">Statistical </w:t>
      </w:r>
      <w:r w:rsidR="00AE5EE2">
        <w:rPr>
          <w:lang w:val="en-US"/>
        </w:rPr>
        <w:t xml:space="preserve">Analysis </w:t>
      </w:r>
      <w:r>
        <w:rPr>
          <w:lang w:val="en-US"/>
        </w:rPr>
        <w:t>Approach</w:t>
      </w:r>
      <w:bookmarkEnd w:id="111"/>
      <w:bookmarkEnd w:id="112"/>
      <w:bookmarkEnd w:id="127"/>
      <w:bookmarkEnd w:id="128"/>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129" w:name="_Toc59134586"/>
      <w:r>
        <w:rPr>
          <w:lang w:val="en-US"/>
        </w:rPr>
        <w:t>COVID-19 Prediction Model</w:t>
      </w:r>
      <w:bookmarkEnd w:id="129"/>
    </w:p>
    <w:p w14:paraId="7E771C0A" w14:textId="275B0C61"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 xml:space="preserve">The timeframe of </w:t>
      </w:r>
      <w:del w:id="130" w:author="AYSHA KHALED MUBARAK HAMAD" w:date="2020-12-17T23:00:00Z">
        <w:r w:rsidDel="006B47B6">
          <w:rPr>
            <w:lang w:val="en-US"/>
          </w:rPr>
          <w:delText xml:space="preserve">our </w:delText>
        </w:r>
      </w:del>
      <w:ins w:id="131" w:author="AYSHA KHALED MUBARAK HAMAD" w:date="2020-12-17T23:00:00Z">
        <w:r w:rsidR="006B47B6">
          <w:rPr>
            <w:lang w:val="en-US"/>
          </w:rPr>
          <w:t>the</w:t>
        </w:r>
        <w:r w:rsidR="006B47B6">
          <w:rPr>
            <w:lang w:val="en-US"/>
          </w:rPr>
          <w:t xml:space="preserve"> </w:t>
        </w:r>
      </w:ins>
      <w:r>
        <w:rPr>
          <w:lang w:val="en-US"/>
        </w:rPr>
        <w:t xml:space="preserve">historical data will start from the first recorded case, </w:t>
      </w:r>
      <w:r w:rsidRPr="00A01D31">
        <w:rPr>
          <w:highlight w:val="yellow"/>
          <w:lang w:val="en-US"/>
          <w:rPrChange w:id="132" w:author="AYSHA KHALED MUBARAK HAMAD" w:date="2020-12-17T23:01:00Z">
            <w:rPr>
              <w:lang w:val="en-US"/>
            </w:rPr>
          </w:rPrChange>
        </w:rPr>
        <w:t>24 February 2020, until the 29</w:t>
      </w:r>
      <w:r w:rsidRPr="00A01D31">
        <w:rPr>
          <w:highlight w:val="yellow"/>
          <w:vertAlign w:val="superscript"/>
          <w:lang w:val="en-US"/>
          <w:rPrChange w:id="133" w:author="AYSHA KHALED MUBARAK HAMAD" w:date="2020-12-17T23:01:00Z">
            <w:rPr>
              <w:vertAlign w:val="superscript"/>
              <w:lang w:val="en-US"/>
            </w:rPr>
          </w:rPrChange>
        </w:rPr>
        <w:t>th</w:t>
      </w:r>
      <w:r w:rsidRPr="00A01D31">
        <w:rPr>
          <w:highlight w:val="yellow"/>
          <w:lang w:val="en-US"/>
          <w:rPrChange w:id="134" w:author="AYSHA KHALED MUBARAK HAMAD" w:date="2020-12-17T23:01:00Z">
            <w:rPr>
              <w:lang w:val="en-US"/>
            </w:rPr>
          </w:rPrChange>
        </w:rPr>
        <w:t xml:space="preserve"> of July 2020.</w:t>
      </w:r>
      <w:del w:id="135" w:author="AYSHA KHALED MUBARAK HAMAD" w:date="2020-12-17T23:01:00Z">
        <w:r w:rsidDel="00A01D31">
          <w:rPr>
            <w:lang w:val="en-US"/>
          </w:rPr>
          <w:delText xml:space="preserve"> We</w:delText>
        </w:r>
      </w:del>
      <w:r>
        <w:rPr>
          <w:lang w:val="en-US"/>
        </w:rPr>
        <w:t xml:space="preserve"> </w:t>
      </w:r>
      <w:del w:id="136" w:author="AYSHA KHALED MUBARAK HAMAD" w:date="2020-12-17T23:01:00Z">
        <w:r w:rsidDel="00A01D31">
          <w:rPr>
            <w:lang w:val="en-US"/>
          </w:rPr>
          <w:delText>will use this</w:delText>
        </w:r>
      </w:del>
      <w:ins w:id="137" w:author="AYSHA KHALED MUBARAK HAMAD" w:date="2020-12-17T23:01:00Z">
        <w:r w:rsidR="00A01D31">
          <w:rPr>
            <w:lang w:val="en-US"/>
          </w:rPr>
          <w:t>This</w:t>
        </w:r>
      </w:ins>
      <w:r>
        <w:rPr>
          <w:lang w:val="en-US"/>
        </w:rPr>
        <w:t xml:space="preserve"> data a</w:t>
      </w:r>
      <w:ins w:id="138" w:author="AYSHA KHALED MUBARAK HAMAD" w:date="2020-12-17T23:02:00Z">
        <w:r w:rsidR="00A01D31">
          <w:rPr>
            <w:lang w:val="en-US"/>
          </w:rPr>
          <w:t xml:space="preserve"> will be used a</w:t>
        </w:r>
      </w:ins>
      <w:r>
        <w:rPr>
          <w:lang w:val="en-US"/>
        </w:rPr>
        <w:t xml:space="preserve">s training data to generate a prediction model and then project the total number of cases for the next three months (90 days) – hence </w:t>
      </w:r>
      <w:del w:id="139" w:author="AYSHA KHALED MUBARAK HAMAD" w:date="2020-12-17T23:02:00Z">
        <w:r w:rsidDel="00A01D31">
          <w:rPr>
            <w:lang w:val="en-US"/>
          </w:rPr>
          <w:delText xml:space="preserve">our </w:delText>
        </w:r>
      </w:del>
      <w:ins w:id="140" w:author="AYSHA KHALED MUBARAK HAMAD" w:date="2020-12-17T23:02:00Z">
        <w:r w:rsidR="00A01D31">
          <w:rPr>
            <w:lang w:val="en-US"/>
          </w:rPr>
          <w:t>the</w:t>
        </w:r>
        <w:r w:rsidR="00A01D31">
          <w:rPr>
            <w:lang w:val="en-US"/>
          </w:rPr>
          <w:t xml:space="preserve"> </w:t>
        </w:r>
      </w:ins>
      <w:r>
        <w:rPr>
          <w:lang w:val="en-US"/>
        </w:rPr>
        <w:t xml:space="preserve">projection timeframe will start and include the </w:t>
      </w:r>
      <w:r w:rsidRPr="00A01D31">
        <w:rPr>
          <w:highlight w:val="yellow"/>
          <w:lang w:val="en-US"/>
          <w:rPrChange w:id="141" w:author="AYSHA KHALED MUBARAK HAMAD" w:date="2020-12-17T23:01:00Z">
            <w:rPr>
              <w:lang w:val="en-US"/>
            </w:rPr>
          </w:rPrChange>
        </w:rPr>
        <w:t>30</w:t>
      </w:r>
      <w:r w:rsidRPr="00A01D31">
        <w:rPr>
          <w:highlight w:val="yellow"/>
          <w:vertAlign w:val="superscript"/>
          <w:lang w:val="en-US"/>
          <w:rPrChange w:id="142" w:author="AYSHA KHALED MUBARAK HAMAD" w:date="2020-12-17T23:01:00Z">
            <w:rPr>
              <w:vertAlign w:val="superscript"/>
              <w:lang w:val="en-US"/>
            </w:rPr>
          </w:rPrChange>
        </w:rPr>
        <w:t>th</w:t>
      </w:r>
      <w:r w:rsidRPr="00A01D31">
        <w:rPr>
          <w:highlight w:val="yellow"/>
          <w:lang w:val="en-US"/>
          <w:rPrChange w:id="143" w:author="AYSHA KHALED MUBARAK HAMAD" w:date="2020-12-17T23:01:00Z">
            <w:rPr>
              <w:lang w:val="en-US"/>
            </w:rPr>
          </w:rPrChange>
        </w:rPr>
        <w:t xml:space="preserve"> of July 2020</w:t>
      </w:r>
      <w:r>
        <w:rPr>
          <w:lang w:val="en-US"/>
        </w:rPr>
        <w:t xml:space="preserve"> until (and including) the 2</w:t>
      </w:r>
      <w:r w:rsidRPr="00A01D31">
        <w:rPr>
          <w:highlight w:val="yellow"/>
          <w:lang w:val="en-US"/>
          <w:rPrChange w:id="144" w:author="AYSHA KHALED MUBARAK HAMAD" w:date="2020-12-17T23:01:00Z">
            <w:rPr>
              <w:lang w:val="en-US"/>
            </w:rPr>
          </w:rPrChange>
        </w:rPr>
        <w:t>7</w:t>
      </w:r>
      <w:r w:rsidRPr="00A01D31">
        <w:rPr>
          <w:highlight w:val="yellow"/>
          <w:vertAlign w:val="superscript"/>
          <w:lang w:val="en-US"/>
          <w:rPrChange w:id="145" w:author="AYSHA KHALED MUBARAK HAMAD" w:date="2020-12-17T23:01:00Z">
            <w:rPr>
              <w:vertAlign w:val="superscript"/>
              <w:lang w:val="en-US"/>
            </w:rPr>
          </w:rPrChange>
        </w:rPr>
        <w:t>th</w:t>
      </w:r>
      <w:r w:rsidRPr="00A01D31">
        <w:rPr>
          <w:highlight w:val="yellow"/>
          <w:lang w:val="en-US"/>
          <w:rPrChange w:id="146" w:author="AYSHA KHALED MUBARAK HAMAD" w:date="2020-12-17T23:01:00Z">
            <w:rPr>
              <w:lang w:val="en-US"/>
            </w:rPr>
          </w:rPrChange>
        </w:rPr>
        <w:t xml:space="preserve"> of October 2020.</w:t>
      </w:r>
      <w:r>
        <w:rPr>
          <w:lang w:val="en-US"/>
        </w:rPr>
        <w:t xml:space="preserve"> The data will be </w:t>
      </w:r>
      <w:r w:rsidR="002F7A64">
        <w:rPr>
          <w:lang w:val="en-US"/>
        </w:rPr>
        <w:t xml:space="preserve">sorted chronologically as time-series data </w:t>
      </w:r>
      <w:r>
        <w:rPr>
          <w:lang w:val="en-US"/>
        </w:rPr>
        <w:t>and formatted into the following structure to generate the model:</w:t>
      </w:r>
    </w:p>
    <w:p w14:paraId="3A7B94C2" w14:textId="26385A74"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ins w:id="147" w:author="AYSHA KHALED MUBARAK HAMAD" w:date="2020-12-17T23:04:00Z">
        <w:r w:rsidR="00A01D31">
          <w:rPr>
            <w:lang w:val="en-US"/>
          </w:rPr>
          <w:t>.</w:t>
        </w:r>
      </w:ins>
    </w:p>
    <w:p w14:paraId="3206AA53" w14:textId="5AF2CDC2"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ins w:id="148" w:author="AYSHA KHALED MUBARAK HAMAD" w:date="2020-12-17T23:04:00Z">
        <w:r w:rsidR="00A01D31">
          <w:rPr>
            <w:lang w:val="en-US"/>
          </w:rPr>
          <w:t>.</w:t>
        </w:r>
      </w:ins>
    </w:p>
    <w:p w14:paraId="4C237167" w14:textId="3B06FD88" w:rsidR="002F7A64" w:rsidRDefault="002F7A64" w:rsidP="002F7A64">
      <w:pPr>
        <w:ind w:firstLine="576"/>
        <w:jc w:val="both"/>
        <w:rPr>
          <w:lang w:val="en-US"/>
        </w:rPr>
      </w:pPr>
      <w:r>
        <w:rPr>
          <w:lang w:val="en-US"/>
        </w:rPr>
        <w:lastRenderedPageBreak/>
        <w:t xml:space="preserve">After extraction and preparation of COVID-19 data, </w:t>
      </w:r>
      <w:del w:id="149" w:author="AYSHA KHALED MUBARAK HAMAD" w:date="2020-12-17T23:05:00Z">
        <w:r w:rsidDel="00A01D31">
          <w:rPr>
            <w:lang w:val="en-US"/>
          </w:rPr>
          <w:delText>we will use the</w:delText>
        </w:r>
      </w:del>
      <w:ins w:id="150" w:author="AYSHA KHALED MUBARAK HAMAD" w:date="2020-12-17T23:05:00Z">
        <w:r w:rsidR="00A01D31">
          <w:rPr>
            <w:lang w:val="en-US"/>
          </w:rPr>
          <w:t>the</w:t>
        </w:r>
      </w:ins>
      <w:r>
        <w:rPr>
          <w:lang w:val="en-US"/>
        </w:rPr>
        <w:t xml:space="preserve"> Logistic Growth Model</w:t>
      </w:r>
      <w:ins w:id="151" w:author="AYSHA KHALED MUBARAK HAMAD" w:date="2020-12-17T23:05:00Z">
        <w:r w:rsidR="00A01D31">
          <w:rPr>
            <w:lang w:val="en-US"/>
          </w:rPr>
          <w:t xml:space="preserve"> will be used</w:t>
        </w:r>
      </w:ins>
      <w:r>
        <w:rPr>
          <w:lang w:val="en-US"/>
        </w:rPr>
        <w:t xml:space="preserve">, as defined in </w:t>
      </w:r>
      <w:del w:id="152" w:author="AYSHA KHALED MUBARAK HAMAD" w:date="2020-12-17T23:05:00Z">
        <w:r w:rsidDel="00A01D31">
          <w:rPr>
            <w:lang w:val="en-US"/>
          </w:rPr>
          <w:delText xml:space="preserve">our </w:delText>
        </w:r>
      </w:del>
      <w:ins w:id="153" w:author="AYSHA KHALED MUBARAK HAMAD" w:date="2020-12-17T23:05:00Z">
        <w:r w:rsidR="00A01D31">
          <w:rPr>
            <w:lang w:val="en-US"/>
          </w:rPr>
          <w:t>the</w:t>
        </w:r>
        <w:r w:rsidR="00A01D31">
          <w:rPr>
            <w:lang w:val="en-US"/>
          </w:rPr>
          <w:t xml:space="preserve"> </w:t>
        </w:r>
      </w:ins>
      <w:r>
        <w:rPr>
          <w:lang w:val="en-US"/>
        </w:rPr>
        <w:t>scenario, to generate a 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5A8EC785" w:rsidR="00C37E83" w:rsidRDefault="003B7EA0" w:rsidP="00C37E83">
      <w:pPr>
        <w:ind w:firstLine="576"/>
        <w:jc w:val="both"/>
        <w:rPr>
          <w:lang w:val="en-US"/>
        </w:rPr>
      </w:pPr>
      <w:r>
        <w:rPr>
          <w:lang w:val="en-US"/>
        </w:rPr>
        <w:t xml:space="preserve">The Logistic Growth Model that we will use in </w:t>
      </w:r>
      <w:del w:id="154" w:author="AYSHA KHALED MUBARAK HAMAD" w:date="2020-12-17T23:07:00Z">
        <w:r w:rsidDel="00A01D31">
          <w:rPr>
            <w:lang w:val="en-US"/>
          </w:rPr>
          <w:delText xml:space="preserve">our </w:delText>
        </w:r>
      </w:del>
      <w:ins w:id="155" w:author="AYSHA KHALED MUBARAK HAMAD" w:date="2020-12-17T23:07:00Z">
        <w:r w:rsidR="00A01D31">
          <w:rPr>
            <w:lang w:val="en-US"/>
          </w:rPr>
          <w:t>this</w:t>
        </w:r>
        <w:r w:rsidR="00A01D31">
          <w:rPr>
            <w:lang w:val="en-US"/>
          </w:rPr>
          <w:t xml:space="preserve"> </w:t>
        </w:r>
      </w:ins>
      <w:r>
        <w:rPr>
          <w:lang w:val="en-US"/>
        </w:rPr>
        <w:t>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 xml:space="preserve"> ,</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f(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156" w:name="_Ref59122375"/>
      <w:bookmarkStart w:id="157" w:name="_Toc59134613"/>
      <w:r>
        <w:t xml:space="preserve">Equation </w:t>
      </w:r>
      <w:fldSimple w:instr=" SEQ Equation \* ARABIC ">
        <w:r w:rsidR="00457EA0">
          <w:rPr>
            <w:noProof/>
          </w:rPr>
          <w:t>1</w:t>
        </w:r>
      </w:fldSimple>
      <w:bookmarkEnd w:id="156"/>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157"/>
    </w:p>
    <w:p w14:paraId="25AB49E1" w14:textId="487856FF" w:rsidR="001E650A" w:rsidRDefault="001E650A" w:rsidP="001E650A">
      <w:pPr>
        <w:pStyle w:val="UOB-Subheadings"/>
        <w:rPr>
          <w:lang w:val="en-US"/>
        </w:rPr>
      </w:pPr>
      <w:bookmarkStart w:id="158" w:name="_Toc59134587"/>
      <w:r>
        <w:rPr>
          <w:lang w:val="en-US"/>
        </w:rPr>
        <w:t>Statistical Calculation of Study Factors</w:t>
      </w:r>
      <w:bookmarkEnd w:id="158"/>
    </w:p>
    <w:p w14:paraId="516A8927" w14:textId="7A7C96C0" w:rsidR="009B1156" w:rsidRDefault="009B1156" w:rsidP="001E650A">
      <w:pPr>
        <w:ind w:firstLine="576"/>
        <w:jc w:val="both"/>
        <w:rPr>
          <w:lang w:val="en-US"/>
        </w:rPr>
      </w:pPr>
      <w:r>
        <w:rPr>
          <w:lang w:val="en-US"/>
        </w:rPr>
        <w:t xml:space="preserve">Several research factors are not publicly available for direct use and for this reason, </w:t>
      </w:r>
      <w:del w:id="159" w:author="AYSHA KHALED MUBARAK HAMAD" w:date="2020-12-17T23:10:00Z">
        <w:r w:rsidDel="00A01D31">
          <w:rPr>
            <w:lang w:val="en-US"/>
          </w:rPr>
          <w:delText>we had to devise</w:delText>
        </w:r>
      </w:del>
      <w:ins w:id="160" w:author="AYSHA KHALED MUBARAK HAMAD" w:date="2020-12-17T23:10:00Z">
        <w:r w:rsidR="00A01D31">
          <w:rPr>
            <w:lang w:val="en-US"/>
          </w:rPr>
          <w:t>the</w:t>
        </w:r>
      </w:ins>
      <w:r>
        <w:rPr>
          <w:lang w:val="en-US"/>
        </w:rPr>
        <w:t xml:space="preserve"> statistical approaches </w:t>
      </w:r>
      <w:ins w:id="161" w:author="AYSHA KHALED MUBARAK HAMAD" w:date="2020-12-17T23:10:00Z">
        <w:r w:rsidR="00A01D31">
          <w:rPr>
            <w:lang w:val="en-US"/>
          </w:rPr>
          <w:t xml:space="preserve">in this research is </w:t>
        </w:r>
        <w:r w:rsidR="00C8697C" w:rsidRPr="00C8697C">
          <w:rPr>
            <w:lang w:val="en-US"/>
          </w:rPr>
          <w:t>devised</w:t>
        </w:r>
        <w:r w:rsidR="00C8697C" w:rsidRPr="00C8697C">
          <w:rPr>
            <w:lang w:val="en-US"/>
          </w:rPr>
          <w:t xml:space="preserve"> </w:t>
        </w:r>
      </w:ins>
      <w:r>
        <w:rPr>
          <w:lang w:val="en-US"/>
        </w:rPr>
        <w:t>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lastRenderedPageBreak/>
        <w:t>Given that</w:t>
      </w:r>
      <w:r w:rsidR="001E650A">
        <w:rPr>
          <w:lang w:val="en-US"/>
        </w:rPr>
        <w:t xml:space="preserve"> the total number of hospital beds in the Kingdom of Bahrain could not be extracted from previous studies or reports, it will be 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D07B8C"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162" w:name="_Ref59126174"/>
      <w:bookmarkStart w:id="163" w:name="_Toc59134614"/>
      <w:r>
        <w:t xml:space="preserve">Equation </w:t>
      </w:r>
      <w:fldSimple w:instr=" SEQ Equation \* ARABIC ">
        <w:r w:rsidR="00457EA0">
          <w:rPr>
            <w:noProof/>
          </w:rPr>
          <w:t>2</w:t>
        </w:r>
      </w:fldSimple>
      <w:bookmarkEnd w:id="162"/>
      <w:r>
        <w:t>:</w:t>
      </w:r>
      <w:r w:rsidRPr="00B31F7B">
        <w:rPr>
          <w:b w:val="0"/>
          <w:bCs/>
        </w:rPr>
        <w:t xml:space="preserve"> Calculation of Total Hospital Beds</w:t>
      </w:r>
      <w:bookmarkEnd w:id="163"/>
    </w:p>
    <w:p w14:paraId="429BCC98" w14:textId="6A479F9D"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xml:space="preserve">, </w:t>
      </w:r>
      <w:del w:id="164" w:author="AYSHA KHALED MUBARAK HAMAD" w:date="2020-12-17T23:12:00Z">
        <w:r w:rsidDel="00C8697C">
          <w:rPr>
            <w:lang w:val="en-US"/>
          </w:rPr>
          <w:delText xml:space="preserve">we </w:delText>
        </w:r>
      </w:del>
      <w:del w:id="165" w:author="AYSHA KHALED MUBARAK HAMAD" w:date="2020-12-17T23:13:00Z">
        <w:r w:rsidDel="00C8697C">
          <w:rPr>
            <w:lang w:val="en-US"/>
          </w:rPr>
          <w:delText xml:space="preserve">will calculate </w:delText>
        </w:r>
      </w:del>
      <w:r>
        <w:rPr>
          <w:lang w:val="en-US"/>
        </w:rPr>
        <w:t>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ins w:id="166" w:author="AYSHA KHALED MUBARAK HAMAD" w:date="2020-12-17T23:13:00Z">
        <w:r w:rsidR="00C8697C">
          <w:rPr>
            <w:lang w:val="en-US"/>
          </w:rPr>
          <w:t xml:space="preserve"> </w:t>
        </w:r>
        <w:r w:rsidR="00C8697C">
          <w:rPr>
            <w:lang w:val="en-US"/>
          </w:rPr>
          <w:t>will be calculated</w:t>
        </w:r>
      </w:ins>
      <w:r>
        <w:rPr>
          <w:lang w:val="en-US"/>
        </w:rPr>
        <w:t xml:space="preserve"> </w:t>
      </w:r>
      <w:del w:id="167" w:author="AYSHA KHALED MUBARAK HAMAD" w:date="2020-12-17T23:13:00Z">
        <w:r w:rsidR="00BB70A6" w:rsidDel="00C8697C">
          <w:rPr>
            <w:lang w:val="en-US"/>
          </w:rPr>
          <w:delText xml:space="preserve">that </w:delText>
        </w:r>
      </w:del>
      <w:ins w:id="168" w:author="AYSHA KHALED MUBARAK HAMAD" w:date="2020-12-17T23:13:00Z">
        <w:r w:rsidR="00C8697C">
          <w:rPr>
            <w:lang w:val="en-US"/>
          </w:rPr>
          <w:t>which</w:t>
        </w:r>
        <w:r w:rsidR="00C8697C">
          <w:rPr>
            <w:lang w:val="en-US"/>
          </w:rPr>
          <w:t xml:space="preserve"> </w:t>
        </w:r>
      </w:ins>
      <w:r w:rsidR="00BB70A6">
        <w:rPr>
          <w:lang w:val="en-US"/>
        </w:rPr>
        <w:t xml:space="preserve">can actually be utilized </w:t>
      </w:r>
      <w:r w:rsidR="001B681C">
        <w:rPr>
          <w:lang w:val="en-US"/>
        </w:rPr>
        <w:t xml:space="preserve">in the treatment of </w:t>
      </w:r>
      <w:r w:rsidR="00BB70A6">
        <w:rPr>
          <w:lang w:val="en-US"/>
        </w:rPr>
        <w:t xml:space="preserve">COVID-19 cases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D07B8C"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169" w:name="_Ref59128620"/>
      <w:bookmarkStart w:id="170" w:name="_Toc59134615"/>
      <w:r>
        <w:t xml:space="preserve">Equation </w:t>
      </w:r>
      <w:fldSimple w:instr=" SEQ Equation \* ARABIC ">
        <w:r w:rsidR="00457EA0">
          <w:rPr>
            <w:noProof/>
          </w:rPr>
          <w:t>3</w:t>
        </w:r>
      </w:fldSimple>
      <w:bookmarkEnd w:id="169"/>
      <w:r>
        <w:t>:</w:t>
      </w:r>
      <w:r w:rsidRPr="00DA61E3">
        <w:rPr>
          <w:b w:val="0"/>
          <w:bCs/>
        </w:rPr>
        <w:t xml:space="preserve"> Calculation of Available Hospital Beds</w:t>
      </w:r>
      <w:bookmarkEnd w:id="170"/>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D07B8C"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171" w:name="_Ref59126380"/>
      <w:bookmarkStart w:id="172" w:name="_Toc59134616"/>
      <w:r>
        <w:t xml:space="preserve">Equation </w:t>
      </w:r>
      <w:fldSimple w:instr=" SEQ Equation \* ARABIC ">
        <w:r w:rsidR="00457EA0">
          <w:rPr>
            <w:noProof/>
          </w:rPr>
          <w:t>4</w:t>
        </w:r>
      </w:fldSimple>
      <w:bookmarkEnd w:id="171"/>
      <w:r>
        <w:t>:</w:t>
      </w:r>
      <w:r w:rsidRPr="00D327A2">
        <w:rPr>
          <w:b w:val="0"/>
          <w:bCs/>
        </w:rPr>
        <w:t xml:space="preserve"> Calculation of Total IQC Beds</w:t>
      </w:r>
      <w:bookmarkEnd w:id="172"/>
    </w:p>
    <w:p w14:paraId="00053906" w14:textId="2EEDD731"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D07B8C"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173" w:name="_Ref59126509"/>
      <w:bookmarkStart w:id="174" w:name="_Toc59134617"/>
      <w:r>
        <w:t xml:space="preserve">Equation </w:t>
      </w:r>
      <w:fldSimple w:instr=" SEQ Equation \* ARABIC ">
        <w:r w:rsidR="00457EA0">
          <w:rPr>
            <w:noProof/>
          </w:rPr>
          <w:t>5</w:t>
        </w:r>
      </w:fldSimple>
      <w:bookmarkEnd w:id="173"/>
      <w:r>
        <w:t>:</w:t>
      </w:r>
      <w:r w:rsidRPr="00725032">
        <w:rPr>
          <w:b w:val="0"/>
          <w:bCs/>
        </w:rPr>
        <w:t xml:space="preserve"> Calculation of IQC BOR</w:t>
      </w:r>
      <w:bookmarkEnd w:id="174"/>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D07B8C"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2AC382F2" w:rsidR="00AD11A8" w:rsidRPr="00DA61E3" w:rsidRDefault="00AD11A8" w:rsidP="00AD11A8">
      <w:pPr>
        <w:pStyle w:val="UOB-FigStyle"/>
        <w:rPr>
          <w:b w:val="0"/>
          <w:bCs/>
          <w:lang w:val="en-US"/>
        </w:rPr>
      </w:pPr>
      <w:bookmarkStart w:id="175" w:name="_Ref59128894"/>
      <w:bookmarkStart w:id="176" w:name="_Toc59134618"/>
      <w:r>
        <w:t xml:space="preserve">Equation </w:t>
      </w:r>
      <w:fldSimple w:instr=" SEQ Equation \* ARABIC ">
        <w:r w:rsidR="00457EA0">
          <w:rPr>
            <w:noProof/>
          </w:rPr>
          <w:t>6</w:t>
        </w:r>
      </w:fldSimple>
      <w:bookmarkEnd w:id="175"/>
      <w:r>
        <w:t>:</w:t>
      </w:r>
      <w:r w:rsidRPr="00DA61E3">
        <w:rPr>
          <w:b w:val="0"/>
          <w:bCs/>
        </w:rPr>
        <w:t xml:space="preserve"> Calculation of Available Hospital Beds</w:t>
      </w:r>
      <w:bookmarkEnd w:id="176"/>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D07B8C"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177" w:name="_Ref59129453"/>
      <w:bookmarkStart w:id="178" w:name="_Toc59134619"/>
      <w:r>
        <w:t xml:space="preserve">Equation </w:t>
      </w:r>
      <w:fldSimple w:instr=" SEQ Equation \* ARABIC ">
        <w:r w:rsidR="00EB3FE1">
          <w:rPr>
            <w:noProof/>
          </w:rPr>
          <w:t>7</w:t>
        </w:r>
      </w:fldSimple>
      <w:bookmarkEnd w:id="177"/>
      <w:r>
        <w:t>:</w:t>
      </w:r>
      <w:r w:rsidRPr="00457EA0">
        <w:rPr>
          <w:b w:val="0"/>
          <w:bCs/>
        </w:rPr>
        <w:t xml:space="preserve"> Calculation of Total Available Beds</w:t>
      </w:r>
      <w:bookmarkEnd w:id="178"/>
    </w:p>
    <w:p w14:paraId="57FBABB9" w14:textId="7BF30D08" w:rsidR="001E650A" w:rsidRDefault="00A027DB" w:rsidP="001E650A">
      <w:pPr>
        <w:ind w:firstLine="720"/>
        <w:jc w:val="both"/>
        <w:rPr>
          <w:lang w:val="en-US"/>
        </w:rPr>
      </w:pPr>
      <w:del w:id="179" w:author="AYSHA KHALED MUBARAK HAMAD" w:date="2020-12-17T23:17:00Z">
        <w:r w:rsidDel="00C8697C">
          <w:rPr>
            <w:lang w:val="en-US"/>
          </w:rPr>
          <w:delText>W</w:delText>
        </w:r>
        <w:r w:rsidR="001E650A" w:rsidDel="00C8697C">
          <w:rPr>
            <w:lang w:val="en-US"/>
          </w:rPr>
          <w:delText>e will extract the</w:delText>
        </w:r>
      </w:del>
      <w:ins w:id="180" w:author="AYSHA KHALED MUBARAK HAMAD" w:date="2020-12-17T23:17:00Z">
        <w:r w:rsidR="00C8697C">
          <w:rPr>
            <w:lang w:val="en-US"/>
          </w:rPr>
          <w:t>The</w:t>
        </w:r>
      </w:ins>
      <w:r w:rsidR="001E650A">
        <w:rPr>
          <w:lang w:val="en-US"/>
        </w:rPr>
        <w:t xml:space="preserve"> current</w:t>
      </w:r>
      <w:r w:rsidR="00D33C27">
        <w:rPr>
          <w:lang w:val="en-US"/>
        </w:rPr>
        <w:t xml:space="preserve">, </w:t>
      </w:r>
      <w:r w:rsidR="00D33C27" w:rsidRPr="00C8697C">
        <w:rPr>
          <w:highlight w:val="yellow"/>
          <w:lang w:val="en-US"/>
          <w:rPrChange w:id="181" w:author="AYSHA KHALED MUBARAK HAMAD" w:date="2020-12-17T23:16:00Z">
            <w:rPr>
              <w:lang w:val="en-US"/>
            </w:rPr>
          </w:rPrChange>
        </w:rPr>
        <w:t>1</w:t>
      </w:r>
      <w:r w:rsidR="00D33C27" w:rsidRPr="00C8697C">
        <w:rPr>
          <w:highlight w:val="yellow"/>
          <w:vertAlign w:val="superscript"/>
          <w:lang w:val="en-US"/>
          <w:rPrChange w:id="182" w:author="AYSHA KHALED MUBARAK HAMAD" w:date="2020-12-17T23:16:00Z">
            <w:rPr>
              <w:vertAlign w:val="superscript"/>
              <w:lang w:val="en-US"/>
            </w:rPr>
          </w:rPrChange>
        </w:rPr>
        <w:t>st</w:t>
      </w:r>
      <w:r w:rsidR="00D33C27" w:rsidRPr="00C8697C">
        <w:rPr>
          <w:highlight w:val="yellow"/>
          <w:lang w:val="en-US"/>
          <w:rPrChange w:id="183" w:author="AYSHA KHALED MUBARAK HAMAD" w:date="2020-12-17T23:16:00Z">
            <w:rPr>
              <w:lang w:val="en-US"/>
            </w:rPr>
          </w:rPrChange>
        </w:rPr>
        <w:t xml:space="preserve"> of August 2020</w:t>
      </w:r>
      <w:r w:rsidR="00D33C27">
        <w:rPr>
          <w:lang w:val="en-US"/>
        </w:rPr>
        <w:t>,</w:t>
      </w:r>
      <w:r w:rsidR="001E650A">
        <w:rPr>
          <w:lang w:val="en-US"/>
        </w:rPr>
        <w:t xml:space="preserve"> 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w:t>
      </w:r>
      <w:ins w:id="184" w:author="AYSHA KHALED MUBARAK HAMAD" w:date="2020-12-17T23:17:00Z">
        <w:r w:rsidR="00C8697C">
          <w:rPr>
            <w:lang w:val="en-US"/>
          </w:rPr>
          <w:t xml:space="preserve">will be extracted </w:t>
        </w:r>
      </w:ins>
      <w:r w:rsidR="001E650A">
        <w:rPr>
          <w:lang w:val="en-US"/>
        </w:rPr>
        <w:t xml:space="preserve">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185" w:name="_Ref59126987"/>
      <w:bookmarkStart w:id="186" w:name="_Toc59134620"/>
      <w:r>
        <w:t xml:space="preserve">Equation </w:t>
      </w:r>
      <w:fldSimple w:instr=" SEQ Equation \* ARABIC ">
        <w:r w:rsidR="00EB3FE1">
          <w:rPr>
            <w:noProof/>
          </w:rPr>
          <w:t>8</w:t>
        </w:r>
      </w:fldSimple>
      <w:bookmarkEnd w:id="185"/>
      <w:r>
        <w:t>:</w:t>
      </w:r>
      <w:r w:rsidRPr="00361D8C">
        <w:rPr>
          <w:b w:val="0"/>
          <w:bCs/>
        </w:rPr>
        <w:t xml:space="preserve"> Calculation of Current Hospitalization Rate</w:t>
      </w:r>
      <w:bookmarkEnd w:id="186"/>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187" w:name="_Ref59127205"/>
      <w:bookmarkStart w:id="188" w:name="_Toc59134621"/>
      <w:r>
        <w:t xml:space="preserve">Equation </w:t>
      </w:r>
      <w:fldSimple w:instr=" SEQ Equation \* ARABIC ">
        <w:r w:rsidR="00EB3FE1">
          <w:rPr>
            <w:noProof/>
          </w:rPr>
          <w:t>9</w:t>
        </w:r>
      </w:fldSimple>
      <w:bookmarkEnd w:id="187"/>
      <w:r>
        <w:t>:</w:t>
      </w:r>
      <w:r w:rsidRPr="0048662B">
        <w:rPr>
          <w:b w:val="0"/>
          <w:bCs/>
        </w:rPr>
        <w:t xml:space="preserve"> Calculation of Projected Hospitalized Cases</w:t>
      </w:r>
      <w:bookmarkEnd w:id="188"/>
    </w:p>
    <w:p w14:paraId="09705D5F" w14:textId="15481C21" w:rsidR="00FB5273" w:rsidRDefault="00FB5273" w:rsidP="00713190">
      <w:pPr>
        <w:ind w:firstLine="720"/>
        <w:jc w:val="both"/>
        <w:rPr>
          <w:lang w:val="en-US"/>
        </w:rPr>
      </w:pPr>
      <w:r>
        <w:rPr>
          <w:lang w:val="en-US"/>
        </w:rPr>
        <w:lastRenderedPageBreak/>
        <w:t>The figure</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below illustrates the detailed </w:t>
      </w:r>
      <w:r w:rsidR="0047710C">
        <w:rPr>
          <w:lang w:val="en-US"/>
        </w:rPr>
        <w:t xml:space="preserve">process flow diagram of </w:t>
      </w:r>
      <w:del w:id="189" w:author="AYSHA KHALED MUBARAK HAMAD" w:date="2020-12-17T23:18:00Z">
        <w:r w:rsidR="0047710C" w:rsidDel="00C8697C">
          <w:rPr>
            <w:lang w:val="en-US"/>
          </w:rPr>
          <w:delText xml:space="preserve">our </w:delText>
        </w:r>
      </w:del>
      <w:ins w:id="190" w:author="AYSHA KHALED MUBARAK HAMAD" w:date="2020-12-17T23:18:00Z">
        <w:r w:rsidR="00C8697C">
          <w:rPr>
            <w:lang w:val="en-US"/>
          </w:rPr>
          <w:t>the</w:t>
        </w:r>
        <w:r w:rsidR="00C8697C">
          <w:rPr>
            <w:lang w:val="en-US"/>
          </w:rPr>
          <w:t xml:space="preserve"> </w:t>
        </w:r>
      </w:ins>
      <w:r>
        <w:rPr>
          <w:lang w:val="en-US"/>
        </w:rPr>
        <w:t xml:space="preserve">statistical analysis approach that was adopted in </w:t>
      </w:r>
      <w:del w:id="191" w:author="AYSHA KHALED MUBARAK HAMAD" w:date="2020-12-17T23:18:00Z">
        <w:r w:rsidDel="00C8697C">
          <w:rPr>
            <w:lang w:val="en-US"/>
          </w:rPr>
          <w:delText xml:space="preserve">our </w:delText>
        </w:r>
      </w:del>
      <w:ins w:id="192" w:author="AYSHA KHALED MUBARAK HAMAD" w:date="2020-12-17T23:18:00Z">
        <w:r w:rsidR="00C8697C">
          <w:rPr>
            <w:lang w:val="en-US"/>
          </w:rPr>
          <w:t>this</w:t>
        </w:r>
        <w:r w:rsidR="00C8697C">
          <w:rPr>
            <w:lang w:val="en-US"/>
          </w:rPr>
          <w:t xml:space="preserve"> </w:t>
        </w:r>
      </w:ins>
      <w:r>
        <w:rPr>
          <w:lang w:val="en-US"/>
        </w:rPr>
        <w:t>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12AC9C20" w:rsidR="00713190" w:rsidRPr="00713190" w:rsidRDefault="00713190" w:rsidP="00713190">
      <w:pPr>
        <w:pStyle w:val="UOB-FigStyle"/>
        <w:rPr>
          <w:b w:val="0"/>
          <w:bCs/>
          <w:lang w:val="en-US"/>
        </w:rPr>
      </w:pPr>
      <w:bookmarkStart w:id="193" w:name="_Ref59130046"/>
      <w:bookmarkStart w:id="194" w:name="_Toc59134606"/>
      <w:r>
        <w:t xml:space="preserve">Fig. </w:t>
      </w:r>
      <w:fldSimple w:instr=" SEQ Fig. \* ARABIC ">
        <w:r w:rsidR="00B66B1A">
          <w:rPr>
            <w:noProof/>
          </w:rPr>
          <w:t>3</w:t>
        </w:r>
      </w:fldSimple>
      <w:bookmarkEnd w:id="193"/>
      <w:r>
        <w:t>:</w:t>
      </w:r>
      <w:r w:rsidRPr="00713190">
        <w:rPr>
          <w:b w:val="0"/>
          <w:bCs/>
        </w:rPr>
        <w:t xml:space="preserve"> Detailed Statistical Analysis Process Flow Diagram</w:t>
      </w:r>
      <w:bookmarkEnd w:id="194"/>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195" w:name="_Toc59134588"/>
      <w:r w:rsidRPr="00052BC9">
        <w:t xml:space="preserve">Chapter </w:t>
      </w:r>
      <w:r>
        <w:t>Four</w:t>
      </w:r>
      <w:bookmarkEnd w:id="195"/>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196" w:name="_Ref58688220"/>
      <w:bookmarkStart w:id="197" w:name="_Toc59134589"/>
      <w:r>
        <w:rPr>
          <w:lang w:val="en-US"/>
        </w:rPr>
        <w:t>Results</w:t>
      </w:r>
      <w:bookmarkEnd w:id="196"/>
      <w:bookmarkEnd w:id="197"/>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198" w:name="_Toc59134590"/>
      <w:r>
        <w:rPr>
          <w:lang w:val="en-US"/>
        </w:rPr>
        <w:t>Initial</w:t>
      </w:r>
      <w:r w:rsidR="00ED592F">
        <w:rPr>
          <w:lang w:val="en-US"/>
        </w:rPr>
        <w:t xml:space="preserve"> Data</w:t>
      </w:r>
      <w:r>
        <w:rPr>
          <w:lang w:val="en-US"/>
        </w:rPr>
        <w:t xml:space="preserve"> Observation</w:t>
      </w:r>
      <w:r w:rsidR="00CD55B7">
        <w:rPr>
          <w:lang w:val="en-US"/>
        </w:rPr>
        <w:t>s</w:t>
      </w:r>
      <w:bookmarkEnd w:id="198"/>
    </w:p>
    <w:p w14:paraId="772D9053" w14:textId="0E480A7E"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 xml:space="preserve">on </w:t>
      </w:r>
      <w:r w:rsidR="005B5BC7">
        <w:rPr>
          <w:lang w:val="en-US"/>
        </w:rPr>
        <w:t>Feb.</w:t>
      </w:r>
      <w:r>
        <w:rPr>
          <w:lang w:val="en-US"/>
        </w:rPr>
        <w:t xml:space="preserve"> 24,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Pr>
          <w:lang w:val="en-US"/>
        </w:rPr>
        <w:t>Jul</w:t>
      </w:r>
      <w:r w:rsidR="005B5BC7">
        <w:rPr>
          <w:lang w:val="en-US"/>
        </w:rPr>
        <w:t>.</w:t>
      </w:r>
      <w:r>
        <w:rPr>
          <w:lang w:val="en-US"/>
        </w:rPr>
        <w:t xml:space="preserve"> 29, 2020</w:t>
      </w:r>
      <w:r w:rsidR="00E77638">
        <w:rPr>
          <w:lang w:val="en-US"/>
        </w:rPr>
        <w:t xml:space="preserve"> (156 days</w:t>
      </w:r>
      <w:r w:rsidR="00046C10">
        <w:rPr>
          <w:lang w:val="en-US"/>
        </w:rPr>
        <w:t xml:space="preserve"> timeframe</w:t>
      </w:r>
      <w:r w:rsidR="00E77638">
        <w:rPr>
          <w:lang w:val="en-US"/>
        </w:rPr>
        <w:t>)</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Ma</w:t>
      </w:r>
      <w:r w:rsidR="005B5BC7">
        <w:rPr>
          <w:lang w:val="en-US"/>
        </w:rPr>
        <w:t>r.</w:t>
      </w:r>
      <w:r w:rsidR="00EF2B2A">
        <w:rPr>
          <w:lang w:val="en-US"/>
        </w:rPr>
        <w:t xml:space="preserve"> 17, 2020</w:t>
      </w:r>
      <w:r w:rsidR="00C65B34">
        <w:rPr>
          <w:lang w:val="en-US"/>
        </w:rPr>
        <w:t xml:space="preserve">, </w:t>
      </w:r>
      <w:r w:rsidR="00EF2B2A">
        <w:rPr>
          <w:lang w:val="en-US"/>
        </w:rPr>
        <w:t>the total deaths by end of the studied period was 141.</w:t>
      </w:r>
    </w:p>
    <w:p w14:paraId="3C971119" w14:textId="3FC03C27"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July 29,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542476">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525BD0E" w:rsidR="00E77638" w:rsidRPr="00EC6CEC" w:rsidRDefault="00B66B1A" w:rsidP="00EC6CEC">
      <w:pPr>
        <w:pStyle w:val="UOB-FigStyle"/>
        <w:rPr>
          <w:b w:val="0"/>
          <w:bCs/>
          <w:lang w:val="en-US"/>
        </w:rPr>
      </w:pPr>
      <w:bookmarkStart w:id="199" w:name="_Ref59133422"/>
      <w:bookmarkStart w:id="200" w:name="_Toc59134607"/>
      <w:r>
        <w:t xml:space="preserve">Fig. </w:t>
      </w:r>
      <w:fldSimple w:instr=" SEQ Fig. \* ARABIC ">
        <w:r>
          <w:rPr>
            <w:noProof/>
          </w:rPr>
          <w:t>4</w:t>
        </w:r>
      </w:fldSimple>
      <w:bookmarkEnd w:id="199"/>
      <w:r>
        <w:t>:</w:t>
      </w:r>
      <w:r w:rsidRPr="00EC6CEC">
        <w:rPr>
          <w:b w:val="0"/>
          <w:bCs/>
        </w:rPr>
        <w:t xml:space="preserve"> </w:t>
      </w:r>
      <w:r w:rsidR="008D1D2B">
        <w:rPr>
          <w:b w:val="0"/>
          <w:bCs/>
        </w:rPr>
        <w:t xml:space="preserve">Data </w:t>
      </w:r>
      <w:r w:rsidRPr="00EC6CEC">
        <w:rPr>
          <w:b w:val="0"/>
          <w:bCs/>
        </w:rPr>
        <w:t>Trend Observation Plots of COVID-19 Total Cases and Deaths</w:t>
      </w:r>
      <w:r w:rsidR="00381CD8">
        <w:rPr>
          <w:b w:val="0"/>
          <w:bCs/>
        </w:rPr>
        <w:t xml:space="preserve"> in Bahrain</w:t>
      </w:r>
      <w:bookmarkEnd w:id="200"/>
    </w:p>
    <w:p w14:paraId="42324C1C" w14:textId="15A66AA6" w:rsidR="00BB026C" w:rsidRDefault="00BB026C" w:rsidP="00BB026C">
      <w:pPr>
        <w:pStyle w:val="UOB-Subheadings"/>
        <w:rPr>
          <w:lang w:val="en-US"/>
        </w:rPr>
      </w:pPr>
      <w:bookmarkStart w:id="201" w:name="_Toc59134591"/>
      <w:r>
        <w:rPr>
          <w:lang w:val="en-US"/>
        </w:rPr>
        <w:t xml:space="preserve">Logistic Growth Model </w:t>
      </w:r>
      <w:r w:rsidR="002D7146">
        <w:rPr>
          <w:lang w:val="en-US"/>
        </w:rPr>
        <w:t>Predictions</w:t>
      </w:r>
      <w:bookmarkEnd w:id="201"/>
    </w:p>
    <w:p w14:paraId="4231D172" w14:textId="0A4CDFCC" w:rsidR="00C15C64" w:rsidRDefault="00C15C64" w:rsidP="00C15C64">
      <w:pPr>
        <w:jc w:val="both"/>
        <w:rPr>
          <w:rFonts w:asciiTheme="majorBidi" w:hAnsiTheme="majorBidi" w:cstheme="majorBidi"/>
          <w:lang w:val="en-US"/>
        </w:rPr>
      </w:pPr>
      <w:r>
        <w:rPr>
          <w:rFonts w:asciiTheme="majorBidi" w:hAnsiTheme="majorBidi" w:cstheme="majorBidi"/>
          <w:lang w:val="en-US"/>
        </w:rPr>
        <w:t>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actual data very closely for (no# days) then used it to project the total cases on the next three months (90 days).</w:t>
      </w:r>
    </w:p>
    <w:p w14:paraId="0C3CD7D6" w14:textId="77777777" w:rsidR="00C15C64" w:rsidRPr="00641F3E" w:rsidRDefault="00C15C64" w:rsidP="00C15C64">
      <w:pPr>
        <w:jc w:val="center"/>
        <w:rPr>
          <w:rFonts w:asciiTheme="majorBidi" w:hAnsiTheme="majorBidi" w:cstheme="majorBidi"/>
          <w:lang w:val="en-US" w:bidi="ar-BH"/>
        </w:rPr>
      </w:pPr>
      <w:r>
        <w:rPr>
          <w:rFonts w:asciiTheme="majorBidi" w:hAnsiTheme="majorBidi" w:cstheme="majorBidi"/>
          <w:noProof/>
          <w:lang w:val="en-US" w:bidi="ar-BH"/>
        </w:rPr>
        <w:lastRenderedPageBreak/>
        <w:drawing>
          <wp:inline distT="0" distB="0" distL="0" distR="0" wp14:anchorId="024C0811" wp14:editId="39DE385C">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1530E2EB" w14:textId="77777777" w:rsidR="00C15C64" w:rsidRPr="00404ED2" w:rsidRDefault="00C15C64" w:rsidP="00C15C64">
      <w:pPr>
        <w:jc w:val="center"/>
        <w:rPr>
          <w:rFonts w:asciiTheme="majorBidi" w:hAnsiTheme="majorBidi" w:cstheme="majorBidi"/>
          <w:sz w:val="24"/>
          <w:szCs w:val="22"/>
          <w:lang w:val="en-US"/>
        </w:rPr>
      </w:pPr>
      <w:r w:rsidRPr="00404ED2">
        <w:rPr>
          <w:rFonts w:asciiTheme="majorBidi" w:hAnsiTheme="majorBidi" w:cstheme="majorBidi"/>
          <w:sz w:val="24"/>
          <w:szCs w:val="22"/>
          <w:lang w:val="en-US"/>
        </w:rPr>
        <w:t xml:space="preserve">Fig 2. Logistic </w:t>
      </w:r>
      <w:r>
        <w:rPr>
          <w:rFonts w:asciiTheme="majorBidi" w:hAnsiTheme="majorBidi" w:cstheme="majorBidi"/>
          <w:sz w:val="24"/>
          <w:szCs w:val="22"/>
          <w:lang w:val="en-US"/>
        </w:rPr>
        <w:t xml:space="preserve">Growth Model of COVID-19 in the Kingdom of Bahrain </w:t>
      </w:r>
    </w:p>
    <w:p w14:paraId="0F7E115D" w14:textId="77777777" w:rsidR="00C15C64" w:rsidRDefault="00C15C64" w:rsidP="00C15C64">
      <w:pPr>
        <w:jc w:val="both"/>
        <w:rPr>
          <w:rFonts w:asciiTheme="majorBidi" w:hAnsiTheme="majorBidi" w:cstheme="majorBidi"/>
          <w:lang w:val="en-US"/>
        </w:rPr>
      </w:pPr>
    </w:p>
    <w:p w14:paraId="726CD4E7" w14:textId="77777777" w:rsidR="00C15C64" w:rsidRDefault="00C15C64" w:rsidP="00C15C64">
      <w:pPr>
        <w:jc w:val="both"/>
        <w:rPr>
          <w:rFonts w:asciiTheme="majorBidi" w:hAnsiTheme="majorBidi" w:cstheme="majorBidi"/>
          <w:lang w:val="en-US"/>
        </w:rPr>
      </w:pPr>
      <w:r>
        <w:rPr>
          <w:rFonts w:asciiTheme="majorBidi" w:hAnsiTheme="majorBidi" w:cstheme="majorBidi"/>
          <w:lang w:val="en-US"/>
        </w:rPr>
        <w:t xml:space="preserve">Based on the model obtained, the total projected cases are approximately </w:t>
      </w:r>
      <w:r w:rsidRPr="002E75CD">
        <w:rPr>
          <w:rFonts w:asciiTheme="majorBidi" w:hAnsiTheme="majorBidi" w:cstheme="majorBidi"/>
          <w:lang w:val="en-US"/>
        </w:rPr>
        <w:t>47277</w:t>
      </w:r>
      <w:r>
        <w:rPr>
          <w:rFonts w:asciiTheme="majorBidi" w:hAnsiTheme="majorBidi" w:cstheme="majorBidi"/>
          <w:lang w:val="en-US"/>
        </w:rPr>
        <w:t xml:space="preserve"> on October 27, 2020. This result has been achieved by the calculated daily growth rate (0.038) b</w:t>
      </w:r>
      <w:r w:rsidRPr="00AA02C5">
        <w:rPr>
          <w:rFonts w:asciiTheme="majorBidi" w:hAnsiTheme="majorBidi" w:cstheme="majorBidi"/>
          <w:lang w:val="en-US"/>
        </w:rPr>
        <w:t>ased on the generated logistic growth model</w:t>
      </w:r>
      <w:r>
        <w:rPr>
          <w:rFonts w:asciiTheme="majorBidi" w:hAnsiTheme="majorBidi" w:cstheme="majorBidi"/>
          <w:lang w:val="en-US"/>
        </w:rPr>
        <w:t>:</w:t>
      </w:r>
    </w:p>
    <w:p w14:paraId="5430A3FE" w14:textId="77777777" w:rsidR="00C15C64" w:rsidRPr="00AA02C5" w:rsidRDefault="00C15C64" w:rsidP="00C15C64">
      <w:pPr>
        <w:jc w:val="center"/>
        <w:rPr>
          <w:rFonts w:asciiTheme="majorBidi" w:hAnsiTheme="majorBidi" w:cstheme="majorBidi"/>
          <w:i/>
          <w:iCs/>
          <w:lang w:val="en-US"/>
        </w:rPr>
      </w:pPr>
      <w:r w:rsidRPr="00AA02C5">
        <w:rPr>
          <w:rFonts w:asciiTheme="majorBidi" w:hAnsiTheme="majorBidi" w:cstheme="majorBidi"/>
          <w:i/>
          <w:iCs/>
          <w:highlight w:val="yellow"/>
          <w:lang w:val="en-US"/>
        </w:rPr>
        <w:t>Showing the formula</w:t>
      </w:r>
    </w:p>
    <w:tbl>
      <w:tblPr>
        <w:tblStyle w:val="TableGrid"/>
        <w:tblW w:w="0" w:type="auto"/>
        <w:tblLook w:val="04A0" w:firstRow="1" w:lastRow="0" w:firstColumn="1" w:lastColumn="0" w:noHBand="0" w:noVBand="1"/>
      </w:tblPr>
      <w:tblGrid>
        <w:gridCol w:w="8296"/>
      </w:tblGrid>
      <w:tr w:rsidR="00C15C64" w14:paraId="5A5E429D" w14:textId="77777777" w:rsidTr="00D07B8C">
        <w:tc>
          <w:tcPr>
            <w:tcW w:w="8296" w:type="dxa"/>
          </w:tcPr>
          <w:p w14:paraId="69102DB3"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Extract Model Coefficients</w:t>
            </w:r>
          </w:p>
          <w:p w14:paraId="2CB6117B"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LogisticGrowthModel.CoEf = coef(LogisticGrowthModel)</w:t>
            </w:r>
          </w:p>
          <w:p w14:paraId="5FC97346" w14:textId="77777777" w:rsidR="00C15C64" w:rsidRPr="00AA02C5" w:rsidRDefault="00C15C64" w:rsidP="00D07B8C">
            <w:pPr>
              <w:jc w:val="both"/>
              <w:rPr>
                <w:rFonts w:ascii="Courier New" w:hAnsi="Courier New" w:cs="Courier New"/>
                <w:sz w:val="18"/>
                <w:szCs w:val="16"/>
                <w:lang w:val="en-US"/>
              </w:rPr>
            </w:pPr>
          </w:p>
          <w:p w14:paraId="4E582B3B"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Display Model Coefficients</w:t>
            </w:r>
          </w:p>
          <w:p w14:paraId="277F585E"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for (CoefficientName in names(LogisticGrowthModel.CoEf)) {</w:t>
            </w:r>
          </w:p>
          <w:p w14:paraId="5B6DD122"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xml:space="preserve">  print(paste("The coefficient of", CoefficientName, "is equal to =", round(LogisticGrowthModel.CoEf[CoefficientName], 3)))</w:t>
            </w:r>
          </w:p>
          <w:p w14:paraId="1EFCEE07"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w:t>
            </w:r>
          </w:p>
          <w:p w14:paraId="684452DD" w14:textId="77777777" w:rsidR="00C15C64" w:rsidRPr="00AA02C5" w:rsidRDefault="00C15C64" w:rsidP="00D07B8C">
            <w:pPr>
              <w:jc w:val="both"/>
              <w:rPr>
                <w:rFonts w:ascii="Courier New" w:hAnsi="Courier New" w:cs="Courier New"/>
                <w:sz w:val="18"/>
                <w:szCs w:val="16"/>
                <w:lang w:val="en-US"/>
              </w:rPr>
            </w:pPr>
          </w:p>
          <w:p w14:paraId="202BDDB3"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Calculate Daily Growth Rate</w:t>
            </w:r>
          </w:p>
          <w:p w14:paraId="4DE4E7B4"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DailyGrowthRate = (1/LogisticGrowthModel.CoEf[3])</w:t>
            </w:r>
          </w:p>
          <w:p w14:paraId="6199CFC3"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DailyGrowthRate.Rounded = round(DailyGrowthRate, 3)</w:t>
            </w:r>
          </w:p>
          <w:p w14:paraId="64C450D7" w14:textId="77777777" w:rsidR="00C15C64" w:rsidRDefault="00C15C64" w:rsidP="00D07B8C">
            <w:pPr>
              <w:jc w:val="both"/>
              <w:rPr>
                <w:rFonts w:asciiTheme="majorBidi" w:hAnsiTheme="majorBidi" w:cstheme="majorBidi"/>
                <w:lang w:val="en-US"/>
              </w:rPr>
            </w:pPr>
            <w:r w:rsidRPr="00AA02C5">
              <w:rPr>
                <w:rFonts w:ascii="Courier New" w:hAnsi="Courier New" w:cs="Courier New"/>
                <w:sz w:val="18"/>
                <w:szCs w:val="16"/>
                <w:lang w:val="en-US"/>
              </w:rPr>
              <w:t>print(paste("Based on the generated logistic growth model, the Daily Growth Rate of cases is", DailyGrowthRate.Rounded))</w:t>
            </w:r>
          </w:p>
        </w:tc>
      </w:tr>
    </w:tbl>
    <w:p w14:paraId="6D2E5A33" w14:textId="77777777" w:rsidR="00C15C64" w:rsidRDefault="00C15C64" w:rsidP="00C15C64">
      <w:pPr>
        <w:jc w:val="both"/>
        <w:rPr>
          <w:rFonts w:asciiTheme="majorBidi" w:hAnsiTheme="majorBidi" w:cstheme="majorBidi"/>
          <w:lang w:val="en-US"/>
        </w:rPr>
      </w:pPr>
    </w:p>
    <w:p w14:paraId="26473636" w14:textId="77777777" w:rsidR="00C15C64" w:rsidRDefault="00C15C64" w:rsidP="00C15C64">
      <w:pPr>
        <w:pStyle w:val="UOB-Subheadings"/>
        <w:rPr>
          <w:lang w:val="en-US"/>
        </w:rPr>
      </w:pPr>
      <w:bookmarkStart w:id="202" w:name="_Toc59134592"/>
      <w:r>
        <w:rPr>
          <w:lang w:val="en-US"/>
        </w:rPr>
        <w:lastRenderedPageBreak/>
        <w:t>Consideration Other Factors Affecting Bed Capacity</w:t>
      </w:r>
      <w:bookmarkEnd w:id="202"/>
    </w:p>
    <w:p w14:paraId="14F78DD0" w14:textId="77777777" w:rsidR="00C15C64" w:rsidRDefault="00C15C64" w:rsidP="00C15C64">
      <w:pPr>
        <w:pStyle w:val="UOB-Body"/>
        <w:ind w:firstLine="720"/>
      </w:pPr>
      <w:bookmarkStart w:id="203" w:name="_Toc59134600"/>
      <w:r>
        <w:rPr>
          <w:rFonts w:eastAsiaTheme="majorEastAsia"/>
        </w:rPr>
        <w:t xml:space="preserve">In this study, there are more than one factor to consider as explained in </w:t>
      </w:r>
      <w:r>
        <w:t>Table (</w:t>
      </w:r>
      <w:r>
        <w:fldChar w:fldCharType="begin"/>
      </w:r>
      <w:r>
        <w:instrText xml:space="preserve"> SEQ Table_( \* ARABIC </w:instrText>
      </w:r>
      <w:r>
        <w:fldChar w:fldCharType="separate"/>
      </w:r>
      <w:r>
        <w:rPr>
          <w:noProof/>
        </w:rPr>
        <w:t>1</w:t>
      </w:r>
      <w:r>
        <w:rPr>
          <w:noProof/>
        </w:rPr>
        <w:fldChar w:fldCharType="end"/>
      </w:r>
      <w:r>
        <w:t>)</w:t>
      </w:r>
      <w:r>
        <w:rPr>
          <w:rFonts w:eastAsiaTheme="majorEastAsia"/>
        </w:rPr>
        <w:t xml:space="preserve">. The factors are </w:t>
      </w:r>
      <w:r>
        <w:t>number of hospitalized cases, total number of beds and total number of available beds which are detailed here.</w:t>
      </w:r>
      <w:bookmarkEnd w:id="203"/>
    </w:p>
    <w:p w14:paraId="78081005" w14:textId="77777777" w:rsidR="00C15C64" w:rsidRPr="00B6586F" w:rsidRDefault="00C15C64" w:rsidP="00C15C64">
      <w:pPr>
        <w:rPr>
          <w:lang w:val="en-US"/>
        </w:rPr>
      </w:pPr>
    </w:p>
    <w:p w14:paraId="685B7724" w14:textId="77777777" w:rsidR="00C15C64" w:rsidRPr="00951E0D" w:rsidRDefault="00C15C64" w:rsidP="00C15C64">
      <w:pPr>
        <w:pStyle w:val="UOB-Sub-subheadings"/>
        <w:rPr>
          <w:lang w:val="en-US"/>
        </w:rPr>
      </w:pPr>
      <w:r>
        <w:rPr>
          <w:lang w:val="en-US"/>
        </w:rPr>
        <w:t>Total Number of Beds, Hospitalized Bed and Available Beds Calculation</w:t>
      </w:r>
    </w:p>
    <w:p w14:paraId="17F68C81" w14:textId="77777777" w:rsidR="00C15C64" w:rsidRDefault="00C15C64" w:rsidP="00C15C64">
      <w:pPr>
        <w:pStyle w:val="UOB-Body"/>
        <w:ind w:firstLine="720"/>
      </w:pPr>
      <w:r>
        <w:t xml:space="preserve">The total number of hospital beds is </w:t>
      </w:r>
      <w:r w:rsidRPr="004E0174">
        <w:t xml:space="preserve">3403 </w:t>
      </w:r>
      <w:r>
        <w:t xml:space="preserve">where calculated based on </w:t>
      </w:r>
      <w:r w:rsidRPr="00B6586F">
        <w:rPr>
          <w:b/>
        </w:rPr>
        <w:t>Equation</w:t>
      </w:r>
      <w:r>
        <w:t xml:space="preserve"> no#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Pr="00B6586F">
        <w:rPr>
          <w:b/>
        </w:rPr>
        <w:t>Equation</w:t>
      </w:r>
      <w:r>
        <w:t xml:space="preserve"> no# which is </w:t>
      </w:r>
      <w:r w:rsidRPr="00C81B48">
        <w:t>9746</w:t>
      </w:r>
      <w:r>
        <w:t>. By this number and the reported number of occupied beds in IQC</w:t>
      </w:r>
      <w:r w:rsidRPr="00C81B48">
        <w:t xml:space="preserve"> </w:t>
      </w:r>
      <w:r>
        <w:t xml:space="preserve">figures by Naar </w:t>
      </w:r>
      <w:r>
        <w:fldChar w:fldCharType="begin" w:fldLock="1"/>
      </w:r>
      <w: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fldChar w:fldCharType="separate"/>
      </w:r>
      <w:r w:rsidRPr="004D615E">
        <w:rPr>
          <w:noProof/>
        </w:rPr>
        <w:t>(2020)</w:t>
      </w:r>
      <w:r>
        <w:fldChar w:fldCharType="end"/>
      </w:r>
      <w:r>
        <w:t xml:space="preserve">, the bed occupancy rate (BOR) in isolation and quarantine centers is </w:t>
      </w:r>
      <w:r w:rsidRPr="00C81B48">
        <w:t>0.38</w:t>
      </w:r>
      <w:r>
        <w:t xml:space="preserve"> by substituting the </w:t>
      </w:r>
      <w:r w:rsidRPr="00B6586F">
        <w:rPr>
          <w:b/>
        </w:rPr>
        <w:t>Equation</w:t>
      </w:r>
      <w:r>
        <w:t xml:space="preserve"> no#. Finally, the current hospitalization rate is 0.8 obtained by using </w:t>
      </w:r>
      <w:r w:rsidRPr="00B6586F">
        <w:rPr>
          <w:b/>
        </w:rPr>
        <w:t>Equation</w:t>
      </w:r>
      <w:r>
        <w:t xml:space="preserve"> no#.</w:t>
      </w:r>
    </w:p>
    <w:p w14:paraId="6878DDF8" w14:textId="77777777" w:rsidR="00C15C64" w:rsidRPr="00FC0AC4" w:rsidRDefault="00C15C64" w:rsidP="00C15C64">
      <w:pPr>
        <w:rPr>
          <w:lang w:val="en-US"/>
        </w:rPr>
      </w:pPr>
    </w:p>
    <w:p w14:paraId="7FE85A44" w14:textId="77777777" w:rsidR="00C15C64" w:rsidRDefault="00C15C64" w:rsidP="00C15C64">
      <w:pPr>
        <w:pStyle w:val="UOB-Sub-subheadings"/>
        <w:rPr>
          <w:lang w:val="en-US"/>
        </w:rPr>
      </w:pPr>
      <w:r>
        <w:rPr>
          <w:lang w:val="en-US"/>
        </w:rPr>
        <w:t>Hospitalized Cases Calculation</w:t>
      </w:r>
    </w:p>
    <w:p w14:paraId="0FDBE77B" w14:textId="77777777" w:rsidR="00C15C64" w:rsidRDefault="00C15C64" w:rsidP="00C15C64">
      <w:pPr>
        <w:pStyle w:val="UOB-Body"/>
        <w:ind w:firstLine="720"/>
      </w:pPr>
      <w:r>
        <w:t xml:space="preserve">The hospitalized cases are calculated based on </w:t>
      </w:r>
      <w:r w:rsidRPr="00B6586F">
        <w:rPr>
          <w:b/>
          <w:bCs w:val="0"/>
        </w:rPr>
        <w:t>Equation</w:t>
      </w:r>
      <w:r>
        <w:t xml:space="preserve"> no# and substituting the values of …</w:t>
      </w:r>
    </w:p>
    <w:p w14:paraId="14DD1D0D" w14:textId="77777777" w:rsidR="00B66B1A" w:rsidRDefault="00B66B1A" w:rsidP="00B66B1A">
      <w:pPr>
        <w:rPr>
          <w:lang w:val="en-US"/>
        </w:rPr>
      </w:pPr>
    </w:p>
    <w:p w14:paraId="725EDD70" w14:textId="77777777" w:rsidR="00B66B1A" w:rsidRDefault="00B66B1A" w:rsidP="00B66B1A">
      <w:pPr>
        <w:rPr>
          <w:lang w:val="en-US"/>
        </w:rPr>
      </w:pPr>
    </w:p>
    <w:p w14:paraId="2273A1A8" w14:textId="77777777" w:rsidR="00E77638" w:rsidRDefault="00E77638" w:rsidP="00E77638">
      <w:pPr>
        <w:jc w:val="both"/>
        <w:rPr>
          <w:lang w:val="en-US"/>
        </w:rPr>
      </w:pPr>
    </w:p>
    <w:p w14:paraId="42848B03" w14:textId="77777777" w:rsidR="00365A17" w:rsidRPr="00922142" w:rsidRDefault="00365A17" w:rsidP="00A847A5">
      <w:pPr>
        <w:jc w:val="both"/>
        <w:rPr>
          <w:lang w:val="en-US"/>
        </w:rPr>
      </w:pPr>
    </w:p>
    <w:p w14:paraId="418ABD6C" w14:textId="6B2A7394" w:rsidR="003E4AB1" w:rsidRPr="00ED342B" w:rsidRDefault="000B719B" w:rsidP="003E4AB1">
      <w:pPr>
        <w:pStyle w:val="UOB-Headings"/>
        <w:rPr>
          <w:bCs/>
          <w:lang w:val="en-US"/>
        </w:rPr>
      </w:pPr>
      <w:bookmarkStart w:id="204" w:name="_Ref58688223"/>
      <w:bookmarkStart w:id="205" w:name="_Toc59134593"/>
      <w:r>
        <w:rPr>
          <w:lang w:val="en-US"/>
        </w:rPr>
        <w:t>Discussion</w:t>
      </w:r>
      <w:bookmarkEnd w:id="204"/>
      <w:bookmarkEnd w:id="205"/>
    </w:p>
    <w:p w14:paraId="41638DEF" w14:textId="77777777" w:rsidR="00922142" w:rsidRDefault="00922142" w:rsidP="00922142">
      <w:pPr>
        <w:rPr>
          <w:lang w:val="en-US"/>
        </w:rPr>
      </w:pPr>
      <w:bookmarkStart w:id="206" w:name="_Ref58688226"/>
      <w:r>
        <w:rPr>
          <w:lang w:val="en-US"/>
        </w:rPr>
        <w:t>Text comes here</w:t>
      </w: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lastRenderedPageBreak/>
        <w:t>Text comes here</w:t>
      </w:r>
    </w:p>
    <w:p w14:paraId="0291A6F1" w14:textId="210A712A" w:rsidR="003E4AB1" w:rsidRDefault="000B719B" w:rsidP="003E4AB1">
      <w:pPr>
        <w:pStyle w:val="UOB-Headings"/>
        <w:rPr>
          <w:lang w:val="en-US"/>
        </w:rPr>
      </w:pPr>
      <w:bookmarkStart w:id="207" w:name="_Ref58689204"/>
      <w:bookmarkStart w:id="208" w:name="_Ref58689212"/>
      <w:bookmarkStart w:id="209" w:name="_Toc59134594"/>
      <w:r>
        <w:rPr>
          <w:lang w:val="en-US"/>
        </w:rPr>
        <w:t>Conclusion</w:t>
      </w:r>
      <w:bookmarkEnd w:id="206"/>
      <w:bookmarkEnd w:id="207"/>
      <w:bookmarkEnd w:id="208"/>
      <w:bookmarkEnd w:id="209"/>
    </w:p>
    <w:p w14:paraId="54F22B4D" w14:textId="77777777" w:rsidR="00922142" w:rsidRDefault="00922142" w:rsidP="00922142">
      <w:pPr>
        <w:rPr>
          <w:lang w:val="en-US"/>
        </w:rPr>
      </w:pPr>
      <w:bookmarkStart w:id="210" w:name="_Ref58688229"/>
      <w:r>
        <w:rPr>
          <w:lang w:val="en-US"/>
        </w:rPr>
        <w:t>Text comes here</w:t>
      </w:r>
    </w:p>
    <w:p w14:paraId="6973FB77" w14:textId="794E8F40" w:rsidR="00922142" w:rsidRDefault="00922142" w:rsidP="00922142">
      <w:pPr>
        <w:rPr>
          <w:lang w:val="en-US"/>
        </w:rPr>
      </w:pPr>
      <w:r>
        <w:rPr>
          <w:lang w:val="en-US"/>
        </w:rPr>
        <w:t>Text comes here</w:t>
      </w:r>
    </w:p>
    <w:p w14:paraId="78717E74" w14:textId="77777777" w:rsidR="00C80D08" w:rsidRDefault="00C80D08" w:rsidP="00922142">
      <w:pPr>
        <w:rPr>
          <w:lang w:val="en-US"/>
        </w:rPr>
      </w:pPr>
    </w:p>
    <w:p w14:paraId="218303E9" w14:textId="77777777" w:rsidR="00922142" w:rsidRPr="00922142" w:rsidRDefault="00922142" w:rsidP="00922142">
      <w:pPr>
        <w:rPr>
          <w:lang w:val="en-US"/>
        </w:rPr>
      </w:pPr>
      <w:r>
        <w:rPr>
          <w:lang w:val="en-US"/>
        </w:rPr>
        <w:t>Text comes here</w:t>
      </w:r>
    </w:p>
    <w:p w14:paraId="73686212" w14:textId="79367DD4" w:rsidR="003E4AB1" w:rsidRPr="000B719B" w:rsidRDefault="000B719B" w:rsidP="000B719B">
      <w:pPr>
        <w:pStyle w:val="UOB-Headings"/>
        <w:rPr>
          <w:lang w:val="en-US"/>
        </w:rPr>
      </w:pPr>
      <w:bookmarkStart w:id="211" w:name="_Ref58689220"/>
      <w:bookmarkStart w:id="212" w:name="_Toc59134595"/>
      <w:r>
        <w:rPr>
          <w:lang w:val="en-US"/>
        </w:rPr>
        <w:t>Recommendations</w:t>
      </w:r>
      <w:bookmarkEnd w:id="210"/>
      <w:r w:rsidR="00411A06">
        <w:rPr>
          <w:lang w:val="en-US"/>
        </w:rPr>
        <w:t xml:space="preserve"> and Limitations</w:t>
      </w:r>
      <w:bookmarkEnd w:id="211"/>
      <w:bookmarkEnd w:id="212"/>
    </w:p>
    <w:p w14:paraId="3A39C8E7" w14:textId="77777777" w:rsidR="00922142" w:rsidRDefault="00922142" w:rsidP="00922142">
      <w:pPr>
        <w:rPr>
          <w:lang w:val="en-US"/>
        </w:rPr>
      </w:pPr>
      <w:r>
        <w:rPr>
          <w:lang w:val="en-US"/>
        </w:rPr>
        <w:t>Text comes here</w:t>
      </w:r>
    </w:p>
    <w:p w14:paraId="55DD15CA" w14:textId="67AA2419" w:rsidR="00922142" w:rsidRDefault="00922142" w:rsidP="00922142">
      <w:pPr>
        <w:rPr>
          <w:lang w:val="en-US"/>
        </w:rPr>
      </w:pPr>
      <w:r>
        <w:rPr>
          <w:lang w:val="en-US"/>
        </w:rPr>
        <w:t>Text comes here</w:t>
      </w:r>
    </w:p>
    <w:p w14:paraId="0537C414" w14:textId="195C9868" w:rsidR="00411A06" w:rsidRDefault="00411A06" w:rsidP="00411A06">
      <w:pPr>
        <w:pStyle w:val="UOB-Subheadings"/>
        <w:rPr>
          <w:lang w:val="en-US"/>
        </w:rPr>
      </w:pPr>
      <w:bookmarkStart w:id="213" w:name="_Toc59134596"/>
      <w:r>
        <w:rPr>
          <w:lang w:val="en-US"/>
        </w:rPr>
        <w:t>Limitations</w:t>
      </w:r>
      <w:bookmarkEnd w:id="213"/>
    </w:p>
    <w:p w14:paraId="1D99D85A" w14:textId="77777777" w:rsidR="00922142" w:rsidRPr="00922142" w:rsidRDefault="00922142" w:rsidP="00922142">
      <w:pPr>
        <w:rPr>
          <w:lang w:val="en-US"/>
        </w:rPr>
      </w:pPr>
      <w:r>
        <w:rPr>
          <w:lang w:val="en-US"/>
        </w:rPr>
        <w:t>Text comes here</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0"/>
          <w:footerReference w:type="default" r:id="rId31"/>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214" w:name="_Toc59134597"/>
      <w:r>
        <w:lastRenderedPageBreak/>
        <w:t>References</w:t>
      </w:r>
      <w:bookmarkEnd w:id="214"/>
    </w:p>
    <w:p w14:paraId="0267AD86" w14:textId="3EC7A137" w:rsidR="00C80D08" w:rsidRPr="00C80D08" w:rsidRDefault="00CF6DA9" w:rsidP="00C80D0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C80D08" w:rsidRPr="00C80D08">
        <w:rPr>
          <w:rFonts w:cs="Times New Roman"/>
          <w:noProof/>
        </w:rPr>
        <w:t xml:space="preserve">Alboaneen, D., Pranggono, B., Alshammari, D., Alqahtani, N., &amp; Alyaffer, R. (2020). Predicting the Epidemiological Outbreak of the Coronavirus Disease 2019 (COVID-19) in Saudi Arabia. </w:t>
      </w:r>
      <w:r w:rsidR="00C80D08" w:rsidRPr="00C80D08">
        <w:rPr>
          <w:rFonts w:cs="Times New Roman"/>
          <w:i/>
          <w:iCs/>
          <w:noProof/>
        </w:rPr>
        <w:t>International Journal of Environmental Research and Public Health</w:t>
      </w:r>
      <w:r w:rsidR="00C80D08" w:rsidRPr="00C80D08">
        <w:rPr>
          <w:rFonts w:cs="Times New Roman"/>
          <w:noProof/>
        </w:rPr>
        <w:t xml:space="preserve">, </w:t>
      </w:r>
      <w:r w:rsidR="00C80D08" w:rsidRPr="00C80D08">
        <w:rPr>
          <w:rFonts w:cs="Times New Roman"/>
          <w:i/>
          <w:iCs/>
          <w:noProof/>
        </w:rPr>
        <w:t>17</w:t>
      </w:r>
      <w:r w:rsidR="00C80D08" w:rsidRPr="00C80D08">
        <w:rPr>
          <w:rFonts w:cs="Times New Roman"/>
          <w:noProof/>
        </w:rPr>
        <w:t>(12), 4568. https://doi.org/10.3390/ijerph17124568</w:t>
      </w:r>
    </w:p>
    <w:p w14:paraId="5E788E46"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Chowell, G., Simonsen, L., Viboud, C., &amp; Kuang, Y. (2014). Is West Africa Approaching a Catastrophic Phase or is the 2014 Ebola Epidemic Slowing Down? Different Models Yield Different Answers for Liberia. </w:t>
      </w:r>
      <w:r w:rsidRPr="00C80D08">
        <w:rPr>
          <w:rFonts w:cs="Times New Roman"/>
          <w:i/>
          <w:iCs/>
          <w:noProof/>
        </w:rPr>
        <w:t>PLoS Currents</w:t>
      </w:r>
      <w:r w:rsidRPr="00C80D08">
        <w:rPr>
          <w:rFonts w:cs="Times New Roman"/>
          <w:noProof/>
        </w:rPr>
        <w:t>. https://doi.org/10.1371/currents.outbreaks.b4690859d91684da963dc40e00f3da81</w:t>
      </w:r>
    </w:p>
    <w:p w14:paraId="51F6EDCB"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Hilal, D. S. (2020). </w:t>
      </w:r>
      <w:r w:rsidRPr="00C80D08">
        <w:rPr>
          <w:rFonts w:cs="Times New Roman"/>
          <w:i/>
          <w:iCs/>
          <w:noProof/>
        </w:rPr>
        <w:t>Conversation with Dr. Sawsan Hilal</w:t>
      </w:r>
      <w:r w:rsidRPr="00C80D08">
        <w:rPr>
          <w:rFonts w:cs="Times New Roman"/>
          <w:noProof/>
        </w:rPr>
        <w:t>.</w:t>
      </w:r>
    </w:p>
    <w:p w14:paraId="090D77D7"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Ministry of Health. (2020). </w:t>
      </w:r>
      <w:r w:rsidRPr="00C80D08">
        <w:rPr>
          <w:rFonts w:cs="Times New Roman"/>
          <w:i/>
          <w:iCs/>
          <w:noProof/>
        </w:rPr>
        <w:t>Coronavirus COVID-19 - Summary of Cases</w:t>
      </w:r>
      <w:r w:rsidRPr="00C80D08">
        <w:rPr>
          <w:rFonts w:cs="Times New Roman"/>
          <w:noProof/>
        </w:rPr>
        <w:t>. https://www.moh.gov.bh/?lang=en</w:t>
      </w:r>
    </w:p>
    <w:p w14:paraId="64BB2694"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Naar, I. (2020). </w:t>
      </w:r>
      <w:r w:rsidRPr="00C80D08">
        <w:rPr>
          <w:rFonts w:cs="Times New Roman"/>
          <w:i/>
          <w:iCs/>
          <w:noProof/>
        </w:rPr>
        <w:t>Coronavirus: Bahrain expands bed capacity at its isolation, quarantine centers</w:t>
      </w:r>
      <w:r w:rsidRPr="00C80D08">
        <w:rPr>
          <w:rFonts w:cs="Times New Roman"/>
          <w:noProof/>
        </w:rPr>
        <w:t>. Al Arabiya English. https://english.alarabiya.net/en/coronavirus/2020/05/13/Coronavirus-Bahrain-expands-bed-capacity-at-its-isolation-quarantine-centers</w:t>
      </w:r>
    </w:p>
    <w:p w14:paraId="7AC3F3CC"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Pell, B., Kuang, Y., Viboud, C., &amp; Chowell, G. (2018). Using phenomenological models for forecasting the 2015 Ebola challenge. </w:t>
      </w:r>
      <w:r w:rsidRPr="00C80D08">
        <w:rPr>
          <w:rFonts w:cs="Times New Roman"/>
          <w:i/>
          <w:iCs/>
          <w:noProof/>
        </w:rPr>
        <w:t>Epidemics</w:t>
      </w:r>
      <w:r w:rsidRPr="00C80D08">
        <w:rPr>
          <w:rFonts w:cs="Times New Roman"/>
          <w:noProof/>
        </w:rPr>
        <w:t xml:space="preserve">, </w:t>
      </w:r>
      <w:r w:rsidRPr="00C80D08">
        <w:rPr>
          <w:rFonts w:cs="Times New Roman"/>
          <w:i/>
          <w:iCs/>
          <w:noProof/>
        </w:rPr>
        <w:t>22</w:t>
      </w:r>
      <w:r w:rsidRPr="00C80D08">
        <w:rPr>
          <w:rFonts w:cs="Times New Roman"/>
          <w:noProof/>
        </w:rPr>
        <w:t>, 62–70. https://doi.org/10.1016/j.epidem.2016.11.002</w:t>
      </w:r>
    </w:p>
    <w:p w14:paraId="4A6CD8DD"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Roser, M., Ritchie, H., Ortiz-Ospina, E., &amp; Hasell, J. (2020). </w:t>
      </w:r>
      <w:r w:rsidRPr="00C80D08">
        <w:rPr>
          <w:rFonts w:cs="Times New Roman"/>
          <w:i/>
          <w:iCs/>
          <w:noProof/>
        </w:rPr>
        <w:t>Coronavirus Pandemic (COVID-19)</w:t>
      </w:r>
      <w:r w:rsidRPr="00C80D08">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2"/>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61231A" w14:textId="77777777" w:rsidR="00703823" w:rsidRDefault="00703823" w:rsidP="00703385">
      <w:pPr>
        <w:spacing w:line="240" w:lineRule="auto"/>
      </w:pPr>
      <w:r>
        <w:separator/>
      </w:r>
    </w:p>
  </w:endnote>
  <w:endnote w:type="continuationSeparator" w:id="0">
    <w:p w14:paraId="6FC23EC4" w14:textId="77777777" w:rsidR="00703823" w:rsidRDefault="00703823"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D07B8C" w:rsidRDefault="00D07B8C">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D07B8C" w:rsidRDefault="00D07B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D07B8C" w:rsidRPr="00874782" w:rsidRDefault="00D07B8C"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D07B8C" w:rsidRDefault="00D07B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D07B8C" w:rsidRDefault="00D07B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D07B8C" w:rsidRDefault="00D07B8C">
    <w:pPr>
      <w:pStyle w:val="Footer"/>
      <w:jc w:val="center"/>
    </w:pPr>
  </w:p>
  <w:p w14:paraId="712CE781" w14:textId="77777777" w:rsidR="00D07B8C" w:rsidRDefault="00D07B8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D07B8C" w:rsidRDefault="00D07B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D07B8C" w:rsidRDefault="00D07B8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D07B8C" w:rsidRDefault="00D07B8C">
    <w:pPr>
      <w:pStyle w:val="Footer"/>
      <w:jc w:val="center"/>
    </w:pPr>
  </w:p>
  <w:p w14:paraId="11DBC7F7" w14:textId="77777777" w:rsidR="00D07B8C" w:rsidRDefault="00D07B8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D07B8C" w:rsidRDefault="00D07B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D07B8C" w:rsidRDefault="00D07B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D07B8C" w:rsidRDefault="00D07B8C">
    <w:pPr>
      <w:pStyle w:val="Footer"/>
      <w:jc w:val="center"/>
    </w:pPr>
  </w:p>
  <w:p w14:paraId="6D56B8DC" w14:textId="77777777" w:rsidR="00D07B8C" w:rsidRDefault="00D07B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D07B8C" w:rsidRDefault="00D07B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D07B8C" w:rsidRDefault="00D07B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4183CC" w14:textId="77777777" w:rsidR="00703823" w:rsidRDefault="00703823" w:rsidP="00703385">
      <w:pPr>
        <w:spacing w:line="240" w:lineRule="auto"/>
      </w:pPr>
      <w:r>
        <w:separator/>
      </w:r>
    </w:p>
  </w:footnote>
  <w:footnote w:type="continuationSeparator" w:id="0">
    <w:p w14:paraId="52623415" w14:textId="77777777" w:rsidR="00703823" w:rsidRDefault="00703823"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D07B8C" w:rsidRDefault="00D07B8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D07B8C" w:rsidRDefault="00D07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D07B8C" w:rsidRDefault="00D07B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D07B8C" w:rsidRDefault="00D07B8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D07B8C" w:rsidRDefault="00D07B8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D07B8C" w:rsidRDefault="00D07B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D07B8C" w:rsidRDefault="00D07B8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D07B8C" w:rsidRDefault="00D07B8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D07B8C" w:rsidRDefault="00D07B8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D07B8C" w:rsidRDefault="00D07B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7"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1"/>
  </w:num>
  <w:num w:numId="3">
    <w:abstractNumId w:val="5"/>
  </w:num>
  <w:num w:numId="4">
    <w:abstractNumId w:val="3"/>
  </w:num>
  <w:num w:numId="5">
    <w:abstractNumId w:val="6"/>
  </w:num>
  <w:num w:numId="6">
    <w:abstractNumId w:val="7"/>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YSHA KHALED MUBARAK HAMAD">
    <w15:presenceInfo w15:providerId="None" w15:userId="AYSHA KHALED MUBARAK HAM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0E14"/>
    <w:rsid w:val="000431A7"/>
    <w:rsid w:val="00043F21"/>
    <w:rsid w:val="0004429F"/>
    <w:rsid w:val="00044A84"/>
    <w:rsid w:val="000458CC"/>
    <w:rsid w:val="00046C10"/>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3B4B"/>
    <w:rsid w:val="00145C99"/>
    <w:rsid w:val="001475B4"/>
    <w:rsid w:val="00147C64"/>
    <w:rsid w:val="001512D8"/>
    <w:rsid w:val="00156660"/>
    <w:rsid w:val="00161AB9"/>
    <w:rsid w:val="00170D5E"/>
    <w:rsid w:val="00172E2D"/>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7778"/>
    <w:rsid w:val="0024020E"/>
    <w:rsid w:val="002410F1"/>
    <w:rsid w:val="002416D1"/>
    <w:rsid w:val="00241E61"/>
    <w:rsid w:val="00242566"/>
    <w:rsid w:val="0024278E"/>
    <w:rsid w:val="002544AE"/>
    <w:rsid w:val="00264C36"/>
    <w:rsid w:val="00264D36"/>
    <w:rsid w:val="00267868"/>
    <w:rsid w:val="002705CE"/>
    <w:rsid w:val="00272C26"/>
    <w:rsid w:val="00273AD1"/>
    <w:rsid w:val="00280533"/>
    <w:rsid w:val="00281E1B"/>
    <w:rsid w:val="00282E24"/>
    <w:rsid w:val="00285D30"/>
    <w:rsid w:val="00286CAD"/>
    <w:rsid w:val="00290D74"/>
    <w:rsid w:val="00292A64"/>
    <w:rsid w:val="00292FE5"/>
    <w:rsid w:val="002A6E3F"/>
    <w:rsid w:val="002B0217"/>
    <w:rsid w:val="002B176B"/>
    <w:rsid w:val="002B1CC0"/>
    <w:rsid w:val="002B1CC4"/>
    <w:rsid w:val="002B3D2B"/>
    <w:rsid w:val="002B48A7"/>
    <w:rsid w:val="002B48FC"/>
    <w:rsid w:val="002C3958"/>
    <w:rsid w:val="002C3C9A"/>
    <w:rsid w:val="002C3F9F"/>
    <w:rsid w:val="002C4412"/>
    <w:rsid w:val="002C525E"/>
    <w:rsid w:val="002C5BAF"/>
    <w:rsid w:val="002D073B"/>
    <w:rsid w:val="002D17F7"/>
    <w:rsid w:val="002D3D1A"/>
    <w:rsid w:val="002D7146"/>
    <w:rsid w:val="002E4576"/>
    <w:rsid w:val="002E5683"/>
    <w:rsid w:val="002E5E4C"/>
    <w:rsid w:val="002F0715"/>
    <w:rsid w:val="002F73A2"/>
    <w:rsid w:val="002F7A64"/>
    <w:rsid w:val="0030020C"/>
    <w:rsid w:val="00300BDD"/>
    <w:rsid w:val="00305747"/>
    <w:rsid w:val="00320CFD"/>
    <w:rsid w:val="00321650"/>
    <w:rsid w:val="003218F4"/>
    <w:rsid w:val="00321B46"/>
    <w:rsid w:val="00321C95"/>
    <w:rsid w:val="00327101"/>
    <w:rsid w:val="00330396"/>
    <w:rsid w:val="00330875"/>
    <w:rsid w:val="003313EF"/>
    <w:rsid w:val="00332513"/>
    <w:rsid w:val="00333A4F"/>
    <w:rsid w:val="00344D28"/>
    <w:rsid w:val="00345CF4"/>
    <w:rsid w:val="00352B43"/>
    <w:rsid w:val="00357098"/>
    <w:rsid w:val="003574EA"/>
    <w:rsid w:val="00361D8C"/>
    <w:rsid w:val="003643CD"/>
    <w:rsid w:val="003644FF"/>
    <w:rsid w:val="00365A17"/>
    <w:rsid w:val="0036649E"/>
    <w:rsid w:val="0036799B"/>
    <w:rsid w:val="00372678"/>
    <w:rsid w:val="00380FF3"/>
    <w:rsid w:val="0038115F"/>
    <w:rsid w:val="00381CD8"/>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7A3"/>
    <w:rsid w:val="00432F0C"/>
    <w:rsid w:val="00434880"/>
    <w:rsid w:val="0044346D"/>
    <w:rsid w:val="00444BBC"/>
    <w:rsid w:val="0045085A"/>
    <w:rsid w:val="0045386F"/>
    <w:rsid w:val="00454286"/>
    <w:rsid w:val="0045473F"/>
    <w:rsid w:val="00457EA0"/>
    <w:rsid w:val="00460A22"/>
    <w:rsid w:val="00460DAA"/>
    <w:rsid w:val="00461976"/>
    <w:rsid w:val="004639C8"/>
    <w:rsid w:val="00465632"/>
    <w:rsid w:val="00467C8E"/>
    <w:rsid w:val="00473E51"/>
    <w:rsid w:val="0047710C"/>
    <w:rsid w:val="00481164"/>
    <w:rsid w:val="00482A74"/>
    <w:rsid w:val="004840BE"/>
    <w:rsid w:val="0048554C"/>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2257"/>
    <w:rsid w:val="004E4C50"/>
    <w:rsid w:val="004E4F62"/>
    <w:rsid w:val="004F044B"/>
    <w:rsid w:val="004F2521"/>
    <w:rsid w:val="004F7E0F"/>
    <w:rsid w:val="0050164A"/>
    <w:rsid w:val="00503BF3"/>
    <w:rsid w:val="00510027"/>
    <w:rsid w:val="005149CF"/>
    <w:rsid w:val="0051757F"/>
    <w:rsid w:val="00520929"/>
    <w:rsid w:val="005235EE"/>
    <w:rsid w:val="005242EC"/>
    <w:rsid w:val="00524C5E"/>
    <w:rsid w:val="00532728"/>
    <w:rsid w:val="00532F31"/>
    <w:rsid w:val="005335F4"/>
    <w:rsid w:val="00541152"/>
    <w:rsid w:val="00542476"/>
    <w:rsid w:val="0054335E"/>
    <w:rsid w:val="00551376"/>
    <w:rsid w:val="005536B5"/>
    <w:rsid w:val="00560263"/>
    <w:rsid w:val="00560357"/>
    <w:rsid w:val="00561051"/>
    <w:rsid w:val="00561173"/>
    <w:rsid w:val="00561838"/>
    <w:rsid w:val="00561B3D"/>
    <w:rsid w:val="005643CC"/>
    <w:rsid w:val="00565AC6"/>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B5BC7"/>
    <w:rsid w:val="005C4BB1"/>
    <w:rsid w:val="005C62E6"/>
    <w:rsid w:val="005C74F1"/>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5D5C"/>
    <w:rsid w:val="00626AC6"/>
    <w:rsid w:val="006271D0"/>
    <w:rsid w:val="006323DE"/>
    <w:rsid w:val="0063410A"/>
    <w:rsid w:val="00634499"/>
    <w:rsid w:val="00641619"/>
    <w:rsid w:val="00647DB8"/>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426"/>
    <w:rsid w:val="00697CD3"/>
    <w:rsid w:val="006A05D7"/>
    <w:rsid w:val="006A201B"/>
    <w:rsid w:val="006A30C2"/>
    <w:rsid w:val="006A3D49"/>
    <w:rsid w:val="006A523D"/>
    <w:rsid w:val="006B47B6"/>
    <w:rsid w:val="006B5473"/>
    <w:rsid w:val="006B6BB4"/>
    <w:rsid w:val="006B7428"/>
    <w:rsid w:val="006C54A7"/>
    <w:rsid w:val="006C5ED7"/>
    <w:rsid w:val="006C69FB"/>
    <w:rsid w:val="006D0AA8"/>
    <w:rsid w:val="006D39EE"/>
    <w:rsid w:val="006D5291"/>
    <w:rsid w:val="006D6389"/>
    <w:rsid w:val="006E4EA6"/>
    <w:rsid w:val="006F665F"/>
    <w:rsid w:val="006F777B"/>
    <w:rsid w:val="00700AC7"/>
    <w:rsid w:val="00701F26"/>
    <w:rsid w:val="00703385"/>
    <w:rsid w:val="00703823"/>
    <w:rsid w:val="007052CD"/>
    <w:rsid w:val="00707722"/>
    <w:rsid w:val="00710CEE"/>
    <w:rsid w:val="00713190"/>
    <w:rsid w:val="00713654"/>
    <w:rsid w:val="0071375B"/>
    <w:rsid w:val="00713D12"/>
    <w:rsid w:val="007144B5"/>
    <w:rsid w:val="007177C1"/>
    <w:rsid w:val="00720256"/>
    <w:rsid w:val="00720E79"/>
    <w:rsid w:val="00721EC8"/>
    <w:rsid w:val="0072268E"/>
    <w:rsid w:val="00725032"/>
    <w:rsid w:val="00727E99"/>
    <w:rsid w:val="007336AD"/>
    <w:rsid w:val="00733752"/>
    <w:rsid w:val="00735A38"/>
    <w:rsid w:val="00736243"/>
    <w:rsid w:val="0074114D"/>
    <w:rsid w:val="0075069C"/>
    <w:rsid w:val="00751D98"/>
    <w:rsid w:val="00753D7E"/>
    <w:rsid w:val="00754E61"/>
    <w:rsid w:val="00755590"/>
    <w:rsid w:val="007567FB"/>
    <w:rsid w:val="00756A67"/>
    <w:rsid w:val="00757A24"/>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6020"/>
    <w:rsid w:val="00810E27"/>
    <w:rsid w:val="008111A7"/>
    <w:rsid w:val="008132F5"/>
    <w:rsid w:val="00815121"/>
    <w:rsid w:val="008161D5"/>
    <w:rsid w:val="00816BCA"/>
    <w:rsid w:val="00816F3D"/>
    <w:rsid w:val="008176AD"/>
    <w:rsid w:val="008206C8"/>
    <w:rsid w:val="00823A2E"/>
    <w:rsid w:val="00824897"/>
    <w:rsid w:val="00826AF5"/>
    <w:rsid w:val="008301A6"/>
    <w:rsid w:val="00831EDE"/>
    <w:rsid w:val="008352AA"/>
    <w:rsid w:val="0083715C"/>
    <w:rsid w:val="00837C10"/>
    <w:rsid w:val="00840FF8"/>
    <w:rsid w:val="00845625"/>
    <w:rsid w:val="00847D18"/>
    <w:rsid w:val="008501FC"/>
    <w:rsid w:val="00854E37"/>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52D"/>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1D2B"/>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6630"/>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4F85"/>
    <w:rsid w:val="009C00BE"/>
    <w:rsid w:val="009C036B"/>
    <w:rsid w:val="009C2C88"/>
    <w:rsid w:val="009C5823"/>
    <w:rsid w:val="009D1A2A"/>
    <w:rsid w:val="009D2C5B"/>
    <w:rsid w:val="009D3392"/>
    <w:rsid w:val="009D4F4F"/>
    <w:rsid w:val="009D761B"/>
    <w:rsid w:val="009E1F20"/>
    <w:rsid w:val="009E2BA1"/>
    <w:rsid w:val="009E4A44"/>
    <w:rsid w:val="009E668A"/>
    <w:rsid w:val="009E6973"/>
    <w:rsid w:val="009E758A"/>
    <w:rsid w:val="009F6F82"/>
    <w:rsid w:val="009F70AE"/>
    <w:rsid w:val="00A00983"/>
    <w:rsid w:val="00A01B6F"/>
    <w:rsid w:val="00A01D31"/>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282E"/>
    <w:rsid w:val="00A4470B"/>
    <w:rsid w:val="00A44EC8"/>
    <w:rsid w:val="00A47323"/>
    <w:rsid w:val="00A517CE"/>
    <w:rsid w:val="00A5383E"/>
    <w:rsid w:val="00A60ACB"/>
    <w:rsid w:val="00A63404"/>
    <w:rsid w:val="00A63994"/>
    <w:rsid w:val="00A64693"/>
    <w:rsid w:val="00A71039"/>
    <w:rsid w:val="00A73FB2"/>
    <w:rsid w:val="00A7637F"/>
    <w:rsid w:val="00A76820"/>
    <w:rsid w:val="00A76F7A"/>
    <w:rsid w:val="00A80152"/>
    <w:rsid w:val="00A84217"/>
    <w:rsid w:val="00A847A5"/>
    <w:rsid w:val="00A85515"/>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7C64"/>
    <w:rsid w:val="00AE025C"/>
    <w:rsid w:val="00AE4D3E"/>
    <w:rsid w:val="00AE51C8"/>
    <w:rsid w:val="00AE5B5E"/>
    <w:rsid w:val="00AE5EE2"/>
    <w:rsid w:val="00AE6AFF"/>
    <w:rsid w:val="00AE6C54"/>
    <w:rsid w:val="00AE6E59"/>
    <w:rsid w:val="00AF3B62"/>
    <w:rsid w:val="00AF7508"/>
    <w:rsid w:val="00B00115"/>
    <w:rsid w:val="00B02672"/>
    <w:rsid w:val="00B03BC3"/>
    <w:rsid w:val="00B04045"/>
    <w:rsid w:val="00B04DB1"/>
    <w:rsid w:val="00B051D5"/>
    <w:rsid w:val="00B05EAA"/>
    <w:rsid w:val="00B06237"/>
    <w:rsid w:val="00B06EB3"/>
    <w:rsid w:val="00B112AA"/>
    <w:rsid w:val="00B113CE"/>
    <w:rsid w:val="00B12F5D"/>
    <w:rsid w:val="00B158CA"/>
    <w:rsid w:val="00B17231"/>
    <w:rsid w:val="00B20641"/>
    <w:rsid w:val="00B2303E"/>
    <w:rsid w:val="00B23464"/>
    <w:rsid w:val="00B31F7B"/>
    <w:rsid w:val="00B33981"/>
    <w:rsid w:val="00B35CA5"/>
    <w:rsid w:val="00B35FE1"/>
    <w:rsid w:val="00B37E15"/>
    <w:rsid w:val="00B4125F"/>
    <w:rsid w:val="00B456DE"/>
    <w:rsid w:val="00B47261"/>
    <w:rsid w:val="00B50338"/>
    <w:rsid w:val="00B50E19"/>
    <w:rsid w:val="00B54AF4"/>
    <w:rsid w:val="00B54B7A"/>
    <w:rsid w:val="00B55F89"/>
    <w:rsid w:val="00B560D6"/>
    <w:rsid w:val="00B57037"/>
    <w:rsid w:val="00B60C3E"/>
    <w:rsid w:val="00B641E4"/>
    <w:rsid w:val="00B66B1A"/>
    <w:rsid w:val="00B7095B"/>
    <w:rsid w:val="00B73BB8"/>
    <w:rsid w:val="00B7440C"/>
    <w:rsid w:val="00B746E3"/>
    <w:rsid w:val="00B8094A"/>
    <w:rsid w:val="00B81521"/>
    <w:rsid w:val="00B81CB7"/>
    <w:rsid w:val="00B84BAB"/>
    <w:rsid w:val="00B9024A"/>
    <w:rsid w:val="00B90899"/>
    <w:rsid w:val="00B90EE6"/>
    <w:rsid w:val="00B9765C"/>
    <w:rsid w:val="00BA1375"/>
    <w:rsid w:val="00BA41E4"/>
    <w:rsid w:val="00BA4F4E"/>
    <w:rsid w:val="00BA4FE4"/>
    <w:rsid w:val="00BA572C"/>
    <w:rsid w:val="00BB026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5B6D"/>
    <w:rsid w:val="00BE6C0D"/>
    <w:rsid w:val="00BE6C23"/>
    <w:rsid w:val="00BE7B9E"/>
    <w:rsid w:val="00BE7DAB"/>
    <w:rsid w:val="00BF0D27"/>
    <w:rsid w:val="00BF1686"/>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541B1"/>
    <w:rsid w:val="00C64433"/>
    <w:rsid w:val="00C652CA"/>
    <w:rsid w:val="00C65B34"/>
    <w:rsid w:val="00C65B72"/>
    <w:rsid w:val="00C67543"/>
    <w:rsid w:val="00C71073"/>
    <w:rsid w:val="00C71B5F"/>
    <w:rsid w:val="00C7627E"/>
    <w:rsid w:val="00C76713"/>
    <w:rsid w:val="00C776E5"/>
    <w:rsid w:val="00C80D08"/>
    <w:rsid w:val="00C81578"/>
    <w:rsid w:val="00C8697C"/>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064C"/>
    <w:rsid w:val="00CC1197"/>
    <w:rsid w:val="00CC1624"/>
    <w:rsid w:val="00CC17C2"/>
    <w:rsid w:val="00CC3686"/>
    <w:rsid w:val="00CC75F4"/>
    <w:rsid w:val="00CD00D8"/>
    <w:rsid w:val="00CD360A"/>
    <w:rsid w:val="00CD4C87"/>
    <w:rsid w:val="00CD55B7"/>
    <w:rsid w:val="00CD6D42"/>
    <w:rsid w:val="00CE1E97"/>
    <w:rsid w:val="00CE2A48"/>
    <w:rsid w:val="00CE414D"/>
    <w:rsid w:val="00CF33CE"/>
    <w:rsid w:val="00CF6DA9"/>
    <w:rsid w:val="00D049B0"/>
    <w:rsid w:val="00D06077"/>
    <w:rsid w:val="00D06883"/>
    <w:rsid w:val="00D07B8C"/>
    <w:rsid w:val="00D11835"/>
    <w:rsid w:val="00D13210"/>
    <w:rsid w:val="00D1339C"/>
    <w:rsid w:val="00D14C98"/>
    <w:rsid w:val="00D30FE1"/>
    <w:rsid w:val="00D311B9"/>
    <w:rsid w:val="00D327A2"/>
    <w:rsid w:val="00D3311A"/>
    <w:rsid w:val="00D33481"/>
    <w:rsid w:val="00D339CA"/>
    <w:rsid w:val="00D33C27"/>
    <w:rsid w:val="00D3479C"/>
    <w:rsid w:val="00D364E7"/>
    <w:rsid w:val="00D42399"/>
    <w:rsid w:val="00D431C6"/>
    <w:rsid w:val="00D43767"/>
    <w:rsid w:val="00D52A56"/>
    <w:rsid w:val="00D53F77"/>
    <w:rsid w:val="00D60A9C"/>
    <w:rsid w:val="00D62353"/>
    <w:rsid w:val="00D62A8F"/>
    <w:rsid w:val="00D63C5F"/>
    <w:rsid w:val="00D6538E"/>
    <w:rsid w:val="00D708FB"/>
    <w:rsid w:val="00D73CD3"/>
    <w:rsid w:val="00D7486E"/>
    <w:rsid w:val="00D757AB"/>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78E6"/>
    <w:rsid w:val="00DE0D75"/>
    <w:rsid w:val="00DE19DA"/>
    <w:rsid w:val="00DE2547"/>
    <w:rsid w:val="00DE2593"/>
    <w:rsid w:val="00DE2F2E"/>
    <w:rsid w:val="00DE4F37"/>
    <w:rsid w:val="00DE777E"/>
    <w:rsid w:val="00DF213B"/>
    <w:rsid w:val="00DF7636"/>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47C2"/>
    <w:rsid w:val="00E86584"/>
    <w:rsid w:val="00E87AAF"/>
    <w:rsid w:val="00E93CCA"/>
    <w:rsid w:val="00E9455E"/>
    <w:rsid w:val="00E956B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C6CEC"/>
    <w:rsid w:val="00ED07C2"/>
    <w:rsid w:val="00ED31CA"/>
    <w:rsid w:val="00ED342B"/>
    <w:rsid w:val="00ED4367"/>
    <w:rsid w:val="00ED592F"/>
    <w:rsid w:val="00ED75D4"/>
    <w:rsid w:val="00EE03BC"/>
    <w:rsid w:val="00EE068F"/>
    <w:rsid w:val="00EE37F5"/>
    <w:rsid w:val="00EE4636"/>
    <w:rsid w:val="00EF2B2A"/>
    <w:rsid w:val="00EF3051"/>
    <w:rsid w:val="00EF4609"/>
    <w:rsid w:val="00EF58DB"/>
    <w:rsid w:val="00EF7828"/>
    <w:rsid w:val="00F01A01"/>
    <w:rsid w:val="00F05DDD"/>
    <w:rsid w:val="00F078A8"/>
    <w:rsid w:val="00F114D7"/>
    <w:rsid w:val="00F121DD"/>
    <w:rsid w:val="00F13E19"/>
    <w:rsid w:val="00F15B64"/>
    <w:rsid w:val="00F2354F"/>
    <w:rsid w:val="00F25B1C"/>
    <w:rsid w:val="00F26280"/>
    <w:rsid w:val="00F30A5E"/>
    <w:rsid w:val="00F30E77"/>
    <w:rsid w:val="00F31F4F"/>
    <w:rsid w:val="00F34655"/>
    <w:rsid w:val="00F35F2F"/>
    <w:rsid w:val="00F41B1F"/>
    <w:rsid w:val="00F4264C"/>
    <w:rsid w:val="00F439C6"/>
    <w:rsid w:val="00F518C0"/>
    <w:rsid w:val="00F52147"/>
    <w:rsid w:val="00F52247"/>
    <w:rsid w:val="00F52D75"/>
    <w:rsid w:val="00F551E4"/>
    <w:rsid w:val="00F558A1"/>
    <w:rsid w:val="00F57FD9"/>
    <w:rsid w:val="00F613FE"/>
    <w:rsid w:val="00F63A0D"/>
    <w:rsid w:val="00F66575"/>
    <w:rsid w:val="00F70856"/>
    <w:rsid w:val="00F70CCE"/>
    <w:rsid w:val="00F72F62"/>
    <w:rsid w:val="00F73C6C"/>
    <w:rsid w:val="00F74546"/>
    <w:rsid w:val="00F75389"/>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header" Target="header9.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6</TotalTime>
  <Pages>26</Pages>
  <Words>6959</Words>
  <Characters>3967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YSHA KHALED MUBARAK HAMAD</cp:lastModifiedBy>
  <cp:revision>1067</cp:revision>
  <cp:lastPrinted>2020-12-04T15:16:00Z</cp:lastPrinted>
  <dcterms:created xsi:type="dcterms:W3CDTF">2020-11-24T18:26:00Z</dcterms:created>
  <dcterms:modified xsi:type="dcterms:W3CDTF">2020-12-17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983b2c9-8715-381b-96ea-95d5465973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